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1364862"/>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1364863"/>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1364864"/>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181975C" w14:textId="6400FC9F" w:rsidR="00806222"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1364862" w:history="1">
        <w:r w:rsidR="00806222" w:rsidRPr="003C7204">
          <w:rPr>
            <w:rStyle w:val="Hyperlink"/>
            <w:noProof/>
          </w:rPr>
          <w:t>Agradecimentos</w:t>
        </w:r>
        <w:r w:rsidR="00806222">
          <w:rPr>
            <w:noProof/>
            <w:webHidden/>
          </w:rPr>
          <w:tab/>
        </w:r>
        <w:r w:rsidR="00806222">
          <w:rPr>
            <w:noProof/>
            <w:webHidden/>
          </w:rPr>
          <w:fldChar w:fldCharType="begin"/>
        </w:r>
        <w:r w:rsidR="00806222">
          <w:rPr>
            <w:noProof/>
            <w:webHidden/>
          </w:rPr>
          <w:instrText xml:space="preserve"> PAGEREF _Toc61364862 \h </w:instrText>
        </w:r>
        <w:r w:rsidR="00806222">
          <w:rPr>
            <w:noProof/>
            <w:webHidden/>
          </w:rPr>
        </w:r>
        <w:r w:rsidR="00806222">
          <w:rPr>
            <w:noProof/>
            <w:webHidden/>
          </w:rPr>
          <w:fldChar w:fldCharType="separate"/>
        </w:r>
        <w:r w:rsidR="00806222">
          <w:rPr>
            <w:noProof/>
            <w:webHidden/>
          </w:rPr>
          <w:t>iii</w:t>
        </w:r>
        <w:r w:rsidR="00806222">
          <w:rPr>
            <w:noProof/>
            <w:webHidden/>
          </w:rPr>
          <w:fldChar w:fldCharType="end"/>
        </w:r>
      </w:hyperlink>
    </w:p>
    <w:p w14:paraId="53987F4F" w14:textId="46122FFF" w:rsidR="00806222" w:rsidRDefault="006348A1">
      <w:pPr>
        <w:pStyle w:val="TOC1"/>
        <w:rPr>
          <w:rFonts w:asciiTheme="minorHAnsi" w:eastAsiaTheme="minorEastAsia" w:hAnsiTheme="minorHAnsi" w:cstheme="minorBidi"/>
          <w:noProof/>
          <w:szCs w:val="24"/>
          <w:lang w:val="en-GB" w:eastAsia="en-GB"/>
        </w:rPr>
      </w:pPr>
      <w:hyperlink w:anchor="_Toc61364863" w:history="1">
        <w:r w:rsidR="00806222" w:rsidRPr="003C7204">
          <w:rPr>
            <w:rStyle w:val="Hyperlink"/>
            <w:noProof/>
          </w:rPr>
          <w:t>Resumo</w:t>
        </w:r>
        <w:r w:rsidR="00806222">
          <w:rPr>
            <w:noProof/>
            <w:webHidden/>
          </w:rPr>
          <w:tab/>
        </w:r>
        <w:r w:rsidR="00806222">
          <w:rPr>
            <w:noProof/>
            <w:webHidden/>
          </w:rPr>
          <w:fldChar w:fldCharType="begin"/>
        </w:r>
        <w:r w:rsidR="00806222">
          <w:rPr>
            <w:noProof/>
            <w:webHidden/>
          </w:rPr>
          <w:instrText xml:space="preserve"> PAGEREF _Toc61364863 \h </w:instrText>
        </w:r>
        <w:r w:rsidR="00806222">
          <w:rPr>
            <w:noProof/>
            <w:webHidden/>
          </w:rPr>
        </w:r>
        <w:r w:rsidR="00806222">
          <w:rPr>
            <w:noProof/>
            <w:webHidden/>
          </w:rPr>
          <w:fldChar w:fldCharType="separate"/>
        </w:r>
        <w:r w:rsidR="00806222">
          <w:rPr>
            <w:noProof/>
            <w:webHidden/>
          </w:rPr>
          <w:t>v</w:t>
        </w:r>
        <w:r w:rsidR="00806222">
          <w:rPr>
            <w:noProof/>
            <w:webHidden/>
          </w:rPr>
          <w:fldChar w:fldCharType="end"/>
        </w:r>
      </w:hyperlink>
    </w:p>
    <w:p w14:paraId="1C58E034" w14:textId="0433C402" w:rsidR="00806222" w:rsidRDefault="006348A1">
      <w:pPr>
        <w:pStyle w:val="TOC1"/>
        <w:rPr>
          <w:rFonts w:asciiTheme="minorHAnsi" w:eastAsiaTheme="minorEastAsia" w:hAnsiTheme="minorHAnsi" w:cstheme="minorBidi"/>
          <w:noProof/>
          <w:szCs w:val="24"/>
          <w:lang w:val="en-GB" w:eastAsia="en-GB"/>
        </w:rPr>
      </w:pPr>
      <w:hyperlink w:anchor="_Toc61364864" w:history="1">
        <w:r w:rsidR="00806222" w:rsidRPr="003C7204">
          <w:rPr>
            <w:rStyle w:val="Hyperlink"/>
            <w:noProof/>
          </w:rPr>
          <w:t>Abstract</w:t>
        </w:r>
        <w:r w:rsidR="00806222">
          <w:rPr>
            <w:noProof/>
            <w:webHidden/>
          </w:rPr>
          <w:tab/>
        </w:r>
        <w:r w:rsidR="00806222">
          <w:rPr>
            <w:noProof/>
            <w:webHidden/>
          </w:rPr>
          <w:fldChar w:fldCharType="begin"/>
        </w:r>
        <w:r w:rsidR="00806222">
          <w:rPr>
            <w:noProof/>
            <w:webHidden/>
          </w:rPr>
          <w:instrText xml:space="preserve"> PAGEREF _Toc61364864 \h </w:instrText>
        </w:r>
        <w:r w:rsidR="00806222">
          <w:rPr>
            <w:noProof/>
            <w:webHidden/>
          </w:rPr>
        </w:r>
        <w:r w:rsidR="00806222">
          <w:rPr>
            <w:noProof/>
            <w:webHidden/>
          </w:rPr>
          <w:fldChar w:fldCharType="separate"/>
        </w:r>
        <w:r w:rsidR="00806222">
          <w:rPr>
            <w:noProof/>
            <w:webHidden/>
          </w:rPr>
          <w:t>vi</w:t>
        </w:r>
        <w:r w:rsidR="00806222">
          <w:rPr>
            <w:noProof/>
            <w:webHidden/>
          </w:rPr>
          <w:fldChar w:fldCharType="end"/>
        </w:r>
      </w:hyperlink>
    </w:p>
    <w:p w14:paraId="189DF0F4" w14:textId="04DECC33" w:rsidR="00806222" w:rsidRDefault="006348A1">
      <w:pPr>
        <w:pStyle w:val="TOC1"/>
        <w:rPr>
          <w:rFonts w:asciiTheme="minorHAnsi" w:eastAsiaTheme="minorEastAsia" w:hAnsiTheme="minorHAnsi" w:cstheme="minorBidi"/>
          <w:noProof/>
          <w:szCs w:val="24"/>
          <w:lang w:val="en-GB" w:eastAsia="en-GB"/>
        </w:rPr>
      </w:pPr>
      <w:hyperlink w:anchor="_Toc61364865" w:history="1">
        <w:r w:rsidR="00806222" w:rsidRPr="003C7204">
          <w:rPr>
            <w:rStyle w:val="Hyperlink"/>
            <w:noProof/>
          </w:rPr>
          <w:t>Lista de Abreviaturas e Siglas</w:t>
        </w:r>
        <w:r w:rsidR="00806222">
          <w:rPr>
            <w:noProof/>
            <w:webHidden/>
          </w:rPr>
          <w:tab/>
        </w:r>
        <w:r w:rsidR="00806222">
          <w:rPr>
            <w:noProof/>
            <w:webHidden/>
          </w:rPr>
          <w:fldChar w:fldCharType="begin"/>
        </w:r>
        <w:r w:rsidR="00806222">
          <w:rPr>
            <w:noProof/>
            <w:webHidden/>
          </w:rPr>
          <w:instrText xml:space="preserve"> PAGEREF _Toc61364865 \h </w:instrText>
        </w:r>
        <w:r w:rsidR="00806222">
          <w:rPr>
            <w:noProof/>
            <w:webHidden/>
          </w:rPr>
        </w:r>
        <w:r w:rsidR="00806222">
          <w:rPr>
            <w:noProof/>
            <w:webHidden/>
          </w:rPr>
          <w:fldChar w:fldCharType="separate"/>
        </w:r>
        <w:r w:rsidR="00806222">
          <w:rPr>
            <w:noProof/>
            <w:webHidden/>
          </w:rPr>
          <w:t>ix</w:t>
        </w:r>
        <w:r w:rsidR="00806222">
          <w:rPr>
            <w:noProof/>
            <w:webHidden/>
          </w:rPr>
          <w:fldChar w:fldCharType="end"/>
        </w:r>
      </w:hyperlink>
    </w:p>
    <w:p w14:paraId="7E316DBE" w14:textId="213CA504" w:rsidR="00806222" w:rsidRDefault="006348A1">
      <w:pPr>
        <w:pStyle w:val="TOC1"/>
        <w:rPr>
          <w:rFonts w:asciiTheme="minorHAnsi" w:eastAsiaTheme="minorEastAsia" w:hAnsiTheme="minorHAnsi" w:cstheme="minorBidi"/>
          <w:noProof/>
          <w:szCs w:val="24"/>
          <w:lang w:val="en-GB" w:eastAsia="en-GB"/>
        </w:rPr>
      </w:pPr>
      <w:hyperlink w:anchor="_Toc61364866" w:history="1">
        <w:r w:rsidR="00806222" w:rsidRPr="003C7204">
          <w:rPr>
            <w:rStyle w:val="Hyperlink"/>
            <w:noProof/>
          </w:rPr>
          <w:t xml:space="preserve">Lista de Figuras </w:t>
        </w:r>
        <w:r w:rsidR="00806222" w:rsidRPr="003C7204">
          <w:rPr>
            <w:rStyle w:val="Hyperlink"/>
            <w:noProof/>
            <w:highlight w:val="yellow"/>
          </w:rPr>
          <w:t>[se aplicável]</w:t>
        </w:r>
        <w:r w:rsidR="00806222">
          <w:rPr>
            <w:noProof/>
            <w:webHidden/>
          </w:rPr>
          <w:tab/>
        </w:r>
        <w:r w:rsidR="00806222">
          <w:rPr>
            <w:noProof/>
            <w:webHidden/>
          </w:rPr>
          <w:fldChar w:fldCharType="begin"/>
        </w:r>
        <w:r w:rsidR="00806222">
          <w:rPr>
            <w:noProof/>
            <w:webHidden/>
          </w:rPr>
          <w:instrText xml:space="preserve"> PAGEREF _Toc61364866 \h </w:instrText>
        </w:r>
        <w:r w:rsidR="00806222">
          <w:rPr>
            <w:noProof/>
            <w:webHidden/>
          </w:rPr>
        </w:r>
        <w:r w:rsidR="00806222">
          <w:rPr>
            <w:noProof/>
            <w:webHidden/>
          </w:rPr>
          <w:fldChar w:fldCharType="separate"/>
        </w:r>
        <w:r w:rsidR="00806222">
          <w:rPr>
            <w:noProof/>
            <w:webHidden/>
          </w:rPr>
          <w:t>x</w:t>
        </w:r>
        <w:r w:rsidR="00806222">
          <w:rPr>
            <w:noProof/>
            <w:webHidden/>
          </w:rPr>
          <w:fldChar w:fldCharType="end"/>
        </w:r>
      </w:hyperlink>
    </w:p>
    <w:p w14:paraId="494C1F90" w14:textId="1B6DB52F" w:rsidR="00806222" w:rsidRDefault="006348A1">
      <w:pPr>
        <w:pStyle w:val="TOC1"/>
        <w:rPr>
          <w:rFonts w:asciiTheme="minorHAnsi" w:eastAsiaTheme="minorEastAsia" w:hAnsiTheme="minorHAnsi" w:cstheme="minorBidi"/>
          <w:noProof/>
          <w:szCs w:val="24"/>
          <w:lang w:val="en-GB" w:eastAsia="en-GB"/>
        </w:rPr>
      </w:pPr>
      <w:hyperlink w:anchor="_Toc61364867" w:history="1">
        <w:r w:rsidR="00806222" w:rsidRPr="003C7204">
          <w:rPr>
            <w:rStyle w:val="Hyperlink"/>
            <w:noProof/>
          </w:rPr>
          <w:t>Lista de Tabelas</w:t>
        </w:r>
        <w:r w:rsidR="00806222">
          <w:rPr>
            <w:noProof/>
            <w:webHidden/>
          </w:rPr>
          <w:tab/>
        </w:r>
        <w:r w:rsidR="00806222">
          <w:rPr>
            <w:noProof/>
            <w:webHidden/>
          </w:rPr>
          <w:fldChar w:fldCharType="begin"/>
        </w:r>
        <w:r w:rsidR="00806222">
          <w:rPr>
            <w:noProof/>
            <w:webHidden/>
          </w:rPr>
          <w:instrText xml:space="preserve"> PAGEREF _Toc61364867 \h </w:instrText>
        </w:r>
        <w:r w:rsidR="00806222">
          <w:rPr>
            <w:noProof/>
            <w:webHidden/>
          </w:rPr>
        </w:r>
        <w:r w:rsidR="00806222">
          <w:rPr>
            <w:noProof/>
            <w:webHidden/>
          </w:rPr>
          <w:fldChar w:fldCharType="separate"/>
        </w:r>
        <w:r w:rsidR="00806222">
          <w:rPr>
            <w:noProof/>
            <w:webHidden/>
          </w:rPr>
          <w:t>xi</w:t>
        </w:r>
        <w:r w:rsidR="00806222">
          <w:rPr>
            <w:noProof/>
            <w:webHidden/>
          </w:rPr>
          <w:fldChar w:fldCharType="end"/>
        </w:r>
      </w:hyperlink>
    </w:p>
    <w:p w14:paraId="0863B5CD" w14:textId="43669A7A" w:rsidR="00806222" w:rsidRDefault="006348A1">
      <w:pPr>
        <w:pStyle w:val="TOC1"/>
        <w:tabs>
          <w:tab w:val="left" w:pos="440"/>
        </w:tabs>
        <w:rPr>
          <w:rFonts w:asciiTheme="minorHAnsi" w:eastAsiaTheme="minorEastAsia" w:hAnsiTheme="minorHAnsi" w:cstheme="minorBidi"/>
          <w:noProof/>
          <w:szCs w:val="24"/>
          <w:lang w:val="en-GB" w:eastAsia="en-GB"/>
        </w:rPr>
      </w:pPr>
      <w:hyperlink w:anchor="_Toc61364868" w:history="1">
        <w:r w:rsidR="00806222" w:rsidRPr="003C7204">
          <w:rPr>
            <w:rStyle w:val="Hyperlink"/>
            <w:noProof/>
          </w:rPr>
          <w:t>1.</w:t>
        </w:r>
        <w:r w:rsidR="00806222">
          <w:rPr>
            <w:rFonts w:asciiTheme="minorHAnsi" w:eastAsiaTheme="minorEastAsia" w:hAnsiTheme="minorHAnsi" w:cstheme="minorBidi"/>
            <w:noProof/>
            <w:szCs w:val="24"/>
            <w:lang w:val="en-GB" w:eastAsia="en-GB"/>
          </w:rPr>
          <w:tab/>
        </w:r>
        <w:r w:rsidR="00806222" w:rsidRPr="003C7204">
          <w:rPr>
            <w:rStyle w:val="Hyperlink"/>
            <w:noProof/>
          </w:rPr>
          <w:t>Introdução</w:t>
        </w:r>
        <w:r w:rsidR="00806222">
          <w:rPr>
            <w:noProof/>
            <w:webHidden/>
          </w:rPr>
          <w:tab/>
        </w:r>
        <w:r w:rsidR="00806222">
          <w:rPr>
            <w:noProof/>
            <w:webHidden/>
          </w:rPr>
          <w:fldChar w:fldCharType="begin"/>
        </w:r>
        <w:r w:rsidR="00806222">
          <w:rPr>
            <w:noProof/>
            <w:webHidden/>
          </w:rPr>
          <w:instrText xml:space="preserve"> PAGEREF _Toc61364868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74422ED2" w14:textId="03266C0D"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69" w:history="1">
        <w:r w:rsidR="00806222" w:rsidRPr="003C7204">
          <w:rPr>
            <w:rStyle w:val="Hyperlink"/>
            <w:noProof/>
            <w14:scene3d>
              <w14:camera w14:prst="orthographicFront"/>
              <w14:lightRig w14:rig="threePt" w14:dir="t">
                <w14:rot w14:lat="0" w14:lon="0" w14:rev="0"/>
              </w14:lightRig>
            </w14:scene3d>
          </w:rPr>
          <w:t>1.1</w:t>
        </w:r>
        <w:r w:rsidR="00806222">
          <w:rPr>
            <w:rFonts w:asciiTheme="minorHAnsi" w:eastAsiaTheme="minorEastAsia" w:hAnsiTheme="minorHAnsi" w:cstheme="minorBidi"/>
            <w:noProof/>
            <w:szCs w:val="24"/>
            <w:lang w:val="en-GB" w:eastAsia="en-GB"/>
          </w:rPr>
          <w:tab/>
        </w:r>
        <w:r w:rsidR="00806222" w:rsidRPr="003C7204">
          <w:rPr>
            <w:rStyle w:val="Hyperlink"/>
            <w:noProof/>
          </w:rPr>
          <w:t>Enquadramento</w:t>
        </w:r>
        <w:r w:rsidR="00806222">
          <w:rPr>
            <w:noProof/>
            <w:webHidden/>
          </w:rPr>
          <w:tab/>
        </w:r>
        <w:r w:rsidR="00806222">
          <w:rPr>
            <w:noProof/>
            <w:webHidden/>
          </w:rPr>
          <w:fldChar w:fldCharType="begin"/>
        </w:r>
        <w:r w:rsidR="00806222">
          <w:rPr>
            <w:noProof/>
            <w:webHidden/>
          </w:rPr>
          <w:instrText xml:space="preserve"> PAGEREF _Toc61364869 \h </w:instrText>
        </w:r>
        <w:r w:rsidR="00806222">
          <w:rPr>
            <w:noProof/>
            <w:webHidden/>
          </w:rPr>
        </w:r>
        <w:r w:rsidR="00806222">
          <w:rPr>
            <w:noProof/>
            <w:webHidden/>
          </w:rPr>
          <w:fldChar w:fldCharType="separate"/>
        </w:r>
        <w:r w:rsidR="00806222">
          <w:rPr>
            <w:noProof/>
            <w:webHidden/>
          </w:rPr>
          <w:t>1</w:t>
        </w:r>
        <w:r w:rsidR="00806222">
          <w:rPr>
            <w:noProof/>
            <w:webHidden/>
          </w:rPr>
          <w:fldChar w:fldCharType="end"/>
        </w:r>
      </w:hyperlink>
    </w:p>
    <w:p w14:paraId="2A0B14B8" w14:textId="070D069C"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0" w:history="1">
        <w:r w:rsidR="00806222" w:rsidRPr="003C7204">
          <w:rPr>
            <w:rStyle w:val="Hyperlink"/>
            <w:noProof/>
            <w14:scene3d>
              <w14:camera w14:prst="orthographicFront"/>
              <w14:lightRig w14:rig="threePt" w14:dir="t">
                <w14:rot w14:lat="0" w14:lon="0" w14:rev="0"/>
              </w14:lightRig>
            </w14:scene3d>
          </w:rPr>
          <w:t>1.2</w:t>
        </w:r>
        <w:r w:rsidR="00806222">
          <w:rPr>
            <w:rFonts w:asciiTheme="minorHAnsi" w:eastAsiaTheme="minorEastAsia" w:hAnsiTheme="minorHAnsi" w:cstheme="minorBidi"/>
            <w:noProof/>
            <w:szCs w:val="24"/>
            <w:lang w:val="en-GB" w:eastAsia="en-GB"/>
          </w:rPr>
          <w:tab/>
        </w:r>
        <w:r w:rsidR="00806222" w:rsidRPr="003C7204">
          <w:rPr>
            <w:rStyle w:val="Hyperlink"/>
            <w:noProof/>
          </w:rPr>
          <w:t>Objetivos</w:t>
        </w:r>
        <w:r w:rsidR="00806222">
          <w:rPr>
            <w:noProof/>
            <w:webHidden/>
          </w:rPr>
          <w:tab/>
        </w:r>
        <w:r w:rsidR="00806222">
          <w:rPr>
            <w:noProof/>
            <w:webHidden/>
          </w:rPr>
          <w:fldChar w:fldCharType="begin"/>
        </w:r>
        <w:r w:rsidR="00806222">
          <w:rPr>
            <w:noProof/>
            <w:webHidden/>
          </w:rPr>
          <w:instrText xml:space="preserve"> PAGEREF _Toc61364870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06269603" w14:textId="51E5C35E"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1" w:history="1">
        <w:r w:rsidR="00806222" w:rsidRPr="003C7204">
          <w:rPr>
            <w:rStyle w:val="Hyperlink"/>
            <w:noProof/>
            <w14:scene3d>
              <w14:camera w14:prst="orthographicFront"/>
              <w14:lightRig w14:rig="threePt" w14:dir="t">
                <w14:rot w14:lat="0" w14:lon="0" w14:rev="0"/>
              </w14:lightRig>
            </w14:scene3d>
          </w:rPr>
          <w:t>1.3</w:t>
        </w:r>
        <w:r w:rsidR="00806222">
          <w:rPr>
            <w:rFonts w:asciiTheme="minorHAnsi" w:eastAsiaTheme="minorEastAsia" w:hAnsiTheme="minorHAnsi" w:cstheme="minorBidi"/>
            <w:noProof/>
            <w:szCs w:val="24"/>
            <w:lang w:val="en-GB" w:eastAsia="en-GB"/>
          </w:rPr>
          <w:tab/>
        </w:r>
        <w:r w:rsidR="00806222" w:rsidRPr="003C7204">
          <w:rPr>
            <w:rStyle w:val="Hyperlink"/>
            <w:noProof/>
          </w:rPr>
          <w:t>Metodologia</w:t>
        </w:r>
        <w:r w:rsidR="00806222">
          <w:rPr>
            <w:noProof/>
            <w:webHidden/>
          </w:rPr>
          <w:tab/>
        </w:r>
        <w:r w:rsidR="00806222">
          <w:rPr>
            <w:noProof/>
            <w:webHidden/>
          </w:rPr>
          <w:fldChar w:fldCharType="begin"/>
        </w:r>
        <w:r w:rsidR="00806222">
          <w:rPr>
            <w:noProof/>
            <w:webHidden/>
          </w:rPr>
          <w:instrText xml:space="preserve"> PAGEREF _Toc61364871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155A94A" w14:textId="480A5667"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2" w:history="1">
        <w:r w:rsidR="00806222" w:rsidRPr="003C7204">
          <w:rPr>
            <w:rStyle w:val="Hyperlink"/>
            <w:noProof/>
            <w14:scene3d>
              <w14:camera w14:prst="orthographicFront"/>
              <w14:lightRig w14:rig="threePt" w14:dir="t">
                <w14:rot w14:lat="0" w14:lon="0" w14:rev="0"/>
              </w14:lightRig>
            </w14:scene3d>
          </w:rPr>
          <w:t>1.4</w:t>
        </w:r>
        <w:r w:rsidR="00806222">
          <w:rPr>
            <w:rFonts w:asciiTheme="minorHAnsi" w:eastAsiaTheme="minorEastAsia" w:hAnsiTheme="minorHAnsi" w:cstheme="minorBidi"/>
            <w:noProof/>
            <w:szCs w:val="24"/>
            <w:lang w:val="en-GB" w:eastAsia="en-GB"/>
          </w:rPr>
          <w:tab/>
        </w:r>
        <w:r w:rsidR="00806222" w:rsidRPr="003C7204">
          <w:rPr>
            <w:rStyle w:val="Hyperlink"/>
            <w:noProof/>
          </w:rPr>
          <w:t>Estrutura da dissertação</w:t>
        </w:r>
        <w:r w:rsidR="00806222">
          <w:rPr>
            <w:noProof/>
            <w:webHidden/>
          </w:rPr>
          <w:tab/>
        </w:r>
        <w:r w:rsidR="00806222">
          <w:rPr>
            <w:noProof/>
            <w:webHidden/>
          </w:rPr>
          <w:fldChar w:fldCharType="begin"/>
        </w:r>
        <w:r w:rsidR="00806222">
          <w:rPr>
            <w:noProof/>
            <w:webHidden/>
          </w:rPr>
          <w:instrText xml:space="preserve"> PAGEREF _Toc61364872 \h </w:instrText>
        </w:r>
        <w:r w:rsidR="00806222">
          <w:rPr>
            <w:noProof/>
            <w:webHidden/>
          </w:rPr>
        </w:r>
        <w:r w:rsidR="00806222">
          <w:rPr>
            <w:noProof/>
            <w:webHidden/>
          </w:rPr>
          <w:fldChar w:fldCharType="separate"/>
        </w:r>
        <w:r w:rsidR="00806222">
          <w:rPr>
            <w:noProof/>
            <w:webHidden/>
          </w:rPr>
          <w:t>2</w:t>
        </w:r>
        <w:r w:rsidR="00806222">
          <w:rPr>
            <w:noProof/>
            <w:webHidden/>
          </w:rPr>
          <w:fldChar w:fldCharType="end"/>
        </w:r>
      </w:hyperlink>
    </w:p>
    <w:p w14:paraId="1E4C3834" w14:textId="451B382C" w:rsidR="00806222" w:rsidRDefault="006348A1">
      <w:pPr>
        <w:pStyle w:val="TOC1"/>
        <w:tabs>
          <w:tab w:val="left" w:pos="440"/>
        </w:tabs>
        <w:rPr>
          <w:rFonts w:asciiTheme="minorHAnsi" w:eastAsiaTheme="minorEastAsia" w:hAnsiTheme="minorHAnsi" w:cstheme="minorBidi"/>
          <w:noProof/>
          <w:szCs w:val="24"/>
          <w:lang w:val="en-GB" w:eastAsia="en-GB"/>
        </w:rPr>
      </w:pPr>
      <w:hyperlink w:anchor="_Toc61364873" w:history="1">
        <w:r w:rsidR="00806222" w:rsidRPr="003C7204">
          <w:rPr>
            <w:rStyle w:val="Hyperlink"/>
            <w:noProof/>
          </w:rPr>
          <w:t>2.</w:t>
        </w:r>
        <w:r w:rsidR="00806222">
          <w:rPr>
            <w:rFonts w:asciiTheme="minorHAnsi" w:eastAsiaTheme="minorEastAsia" w:hAnsiTheme="minorHAnsi" w:cstheme="minorBidi"/>
            <w:noProof/>
            <w:szCs w:val="24"/>
            <w:lang w:val="en-GB" w:eastAsia="en-GB"/>
          </w:rPr>
          <w:tab/>
        </w:r>
        <w:r w:rsidR="00806222" w:rsidRPr="003C7204">
          <w:rPr>
            <w:rStyle w:val="Hyperlink"/>
            <w:noProof/>
          </w:rPr>
          <w:t>Revisão da literatura</w:t>
        </w:r>
        <w:r w:rsidR="00806222">
          <w:rPr>
            <w:noProof/>
            <w:webHidden/>
          </w:rPr>
          <w:tab/>
        </w:r>
        <w:r w:rsidR="00806222">
          <w:rPr>
            <w:noProof/>
            <w:webHidden/>
          </w:rPr>
          <w:fldChar w:fldCharType="begin"/>
        </w:r>
        <w:r w:rsidR="00806222">
          <w:rPr>
            <w:noProof/>
            <w:webHidden/>
          </w:rPr>
          <w:instrText xml:space="preserve"> PAGEREF _Toc61364873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D14DED5" w14:textId="6B70A970"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74" w:history="1">
        <w:r w:rsidR="00806222" w:rsidRPr="003C7204">
          <w:rPr>
            <w:rStyle w:val="Hyperlink"/>
            <w:noProof/>
            <w14:scene3d>
              <w14:camera w14:prst="orthographicFront"/>
              <w14:lightRig w14:rig="threePt" w14:dir="t">
                <w14:rot w14:lat="0" w14:lon="0" w14:rev="0"/>
              </w14:lightRig>
            </w14:scene3d>
          </w:rPr>
          <w:t>2.1</w:t>
        </w:r>
        <w:r w:rsidR="00806222">
          <w:rPr>
            <w:rFonts w:asciiTheme="minorHAnsi" w:eastAsiaTheme="minorEastAsia" w:hAnsiTheme="minorHAnsi" w:cstheme="minorBidi"/>
            <w:noProof/>
            <w:szCs w:val="24"/>
            <w:lang w:val="en-GB" w:eastAsia="en-GB"/>
          </w:rPr>
          <w:tab/>
        </w:r>
        <w:r w:rsidR="00806222" w:rsidRPr="003C7204">
          <w:rPr>
            <w:rStyle w:val="Hyperlink"/>
            <w:noProof/>
          </w:rPr>
          <w:t>Machine Learning</w:t>
        </w:r>
        <w:r w:rsidR="00806222">
          <w:rPr>
            <w:noProof/>
            <w:webHidden/>
          </w:rPr>
          <w:tab/>
        </w:r>
        <w:r w:rsidR="00806222">
          <w:rPr>
            <w:noProof/>
            <w:webHidden/>
          </w:rPr>
          <w:fldChar w:fldCharType="begin"/>
        </w:r>
        <w:r w:rsidR="00806222">
          <w:rPr>
            <w:noProof/>
            <w:webHidden/>
          </w:rPr>
          <w:instrText xml:space="preserve"> PAGEREF _Toc61364874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4B57735" w14:textId="5AFD3682"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5" w:history="1">
        <w:r w:rsidR="00806222" w:rsidRPr="003C7204">
          <w:rPr>
            <w:rStyle w:val="Hyperlink"/>
            <w:noProof/>
          </w:rPr>
          <w:t>2.1.1</w:t>
        </w:r>
        <w:r w:rsidR="00806222">
          <w:rPr>
            <w:rFonts w:asciiTheme="minorHAnsi" w:eastAsiaTheme="minorEastAsia" w:hAnsiTheme="minorHAnsi" w:cstheme="minorBidi"/>
            <w:noProof/>
            <w:szCs w:val="24"/>
            <w:lang w:val="en-GB" w:eastAsia="en-GB"/>
          </w:rPr>
          <w:tab/>
        </w:r>
        <w:r w:rsidR="00806222" w:rsidRPr="003C7204">
          <w:rPr>
            <w:rStyle w:val="Hyperlink"/>
            <w:noProof/>
          </w:rPr>
          <w:t>História e Evolução</w:t>
        </w:r>
        <w:r w:rsidR="00806222">
          <w:rPr>
            <w:noProof/>
            <w:webHidden/>
          </w:rPr>
          <w:tab/>
        </w:r>
        <w:r w:rsidR="00806222">
          <w:rPr>
            <w:noProof/>
            <w:webHidden/>
          </w:rPr>
          <w:fldChar w:fldCharType="begin"/>
        </w:r>
        <w:r w:rsidR="00806222">
          <w:rPr>
            <w:noProof/>
            <w:webHidden/>
          </w:rPr>
          <w:instrText xml:space="preserve"> PAGEREF _Toc61364875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50AB0066" w14:textId="0E2E72B5"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6" w:history="1">
        <w:r w:rsidR="00806222" w:rsidRPr="003C7204">
          <w:rPr>
            <w:rStyle w:val="Hyperlink"/>
            <w:noProof/>
          </w:rPr>
          <w:t>2.1.2</w:t>
        </w:r>
        <w:r w:rsidR="00806222">
          <w:rPr>
            <w:rFonts w:asciiTheme="minorHAnsi" w:eastAsiaTheme="minorEastAsia" w:hAnsiTheme="minorHAnsi" w:cstheme="minorBidi"/>
            <w:noProof/>
            <w:szCs w:val="24"/>
            <w:lang w:val="en-GB" w:eastAsia="en-GB"/>
          </w:rPr>
          <w:tab/>
        </w:r>
        <w:r w:rsidR="00806222" w:rsidRPr="003C7204">
          <w:rPr>
            <w:rStyle w:val="Hyperlink"/>
            <w:noProof/>
          </w:rPr>
          <w:t>Categorias</w:t>
        </w:r>
        <w:r w:rsidR="00806222">
          <w:rPr>
            <w:noProof/>
            <w:webHidden/>
          </w:rPr>
          <w:tab/>
        </w:r>
        <w:r w:rsidR="00806222">
          <w:rPr>
            <w:noProof/>
            <w:webHidden/>
          </w:rPr>
          <w:fldChar w:fldCharType="begin"/>
        </w:r>
        <w:r w:rsidR="00806222">
          <w:rPr>
            <w:noProof/>
            <w:webHidden/>
          </w:rPr>
          <w:instrText xml:space="preserve"> PAGEREF _Toc61364876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4B3B2238" w14:textId="4AC1E22D"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7" w:history="1">
        <w:r w:rsidR="00806222" w:rsidRPr="003C7204">
          <w:rPr>
            <w:rStyle w:val="Hyperlink"/>
            <w:noProof/>
          </w:rPr>
          <w:t>2.1.3</w:t>
        </w:r>
        <w:r w:rsidR="00806222">
          <w:rPr>
            <w:rFonts w:asciiTheme="minorHAnsi" w:eastAsiaTheme="minorEastAsia" w:hAnsiTheme="minorHAnsi" w:cstheme="minorBidi"/>
            <w:noProof/>
            <w:szCs w:val="24"/>
            <w:lang w:val="en-GB" w:eastAsia="en-GB"/>
          </w:rPr>
          <w:tab/>
        </w:r>
        <w:r w:rsidR="00806222" w:rsidRPr="003C7204">
          <w:rPr>
            <w:rStyle w:val="Hyperlink"/>
            <w:noProof/>
          </w:rPr>
          <w:t xml:space="preserve">Frameworks para construção de modelos de </w:t>
        </w:r>
        <w:r w:rsidR="00806222" w:rsidRPr="003C7204">
          <w:rPr>
            <w:rStyle w:val="Hyperlink"/>
            <w:i/>
            <w:iCs/>
            <w:noProof/>
          </w:rPr>
          <w:t>Machine Learning</w:t>
        </w:r>
        <w:r w:rsidR="00806222">
          <w:rPr>
            <w:noProof/>
            <w:webHidden/>
          </w:rPr>
          <w:tab/>
        </w:r>
        <w:r w:rsidR="00806222">
          <w:rPr>
            <w:noProof/>
            <w:webHidden/>
          </w:rPr>
          <w:fldChar w:fldCharType="begin"/>
        </w:r>
        <w:r w:rsidR="00806222">
          <w:rPr>
            <w:noProof/>
            <w:webHidden/>
          </w:rPr>
          <w:instrText xml:space="preserve"> PAGEREF _Toc61364877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69C9E07" w14:textId="2DEB1B62"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8" w:history="1">
        <w:r w:rsidR="00806222" w:rsidRPr="003C7204">
          <w:rPr>
            <w:rStyle w:val="Hyperlink"/>
            <w:noProof/>
          </w:rPr>
          <w:t>2.1.4</w:t>
        </w:r>
        <w:r w:rsidR="00806222">
          <w:rPr>
            <w:rFonts w:asciiTheme="minorHAnsi" w:eastAsiaTheme="minorEastAsia" w:hAnsiTheme="minorHAnsi" w:cstheme="minorBidi"/>
            <w:noProof/>
            <w:szCs w:val="24"/>
            <w:lang w:val="en-GB" w:eastAsia="en-GB"/>
          </w:rPr>
          <w:tab/>
        </w:r>
        <w:r w:rsidR="00806222" w:rsidRPr="003C7204">
          <w:rPr>
            <w:rStyle w:val="Hyperlink"/>
            <w:noProof/>
          </w:rPr>
          <w:t>ML Python Packages</w:t>
        </w:r>
        <w:r w:rsidR="00806222">
          <w:rPr>
            <w:noProof/>
            <w:webHidden/>
          </w:rPr>
          <w:tab/>
        </w:r>
        <w:r w:rsidR="00806222">
          <w:rPr>
            <w:noProof/>
            <w:webHidden/>
          </w:rPr>
          <w:fldChar w:fldCharType="begin"/>
        </w:r>
        <w:r w:rsidR="00806222">
          <w:rPr>
            <w:noProof/>
            <w:webHidden/>
          </w:rPr>
          <w:instrText xml:space="preserve"> PAGEREF _Toc61364878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31674AA9" w14:textId="7AA9052D"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79" w:history="1">
        <w:r w:rsidR="00806222" w:rsidRPr="003C7204">
          <w:rPr>
            <w:rStyle w:val="Hyperlink"/>
            <w:noProof/>
          </w:rPr>
          <w:t>2.1.5</w:t>
        </w:r>
        <w:r w:rsidR="00806222">
          <w:rPr>
            <w:rFonts w:asciiTheme="minorHAnsi" w:eastAsiaTheme="minorEastAsia" w:hAnsiTheme="minorHAnsi" w:cstheme="minorBidi"/>
            <w:noProof/>
            <w:szCs w:val="24"/>
            <w:lang w:val="en-GB" w:eastAsia="en-GB"/>
          </w:rPr>
          <w:tab/>
        </w:r>
        <w:r w:rsidR="00806222" w:rsidRPr="003C7204">
          <w:rPr>
            <w:rStyle w:val="Hyperlink"/>
            <w:noProof/>
          </w:rPr>
          <w:t>Exploração de dados</w:t>
        </w:r>
        <w:r w:rsidR="00806222">
          <w:rPr>
            <w:noProof/>
            <w:webHidden/>
          </w:rPr>
          <w:tab/>
        </w:r>
        <w:r w:rsidR="00806222">
          <w:rPr>
            <w:noProof/>
            <w:webHidden/>
          </w:rPr>
          <w:fldChar w:fldCharType="begin"/>
        </w:r>
        <w:r w:rsidR="00806222">
          <w:rPr>
            <w:noProof/>
            <w:webHidden/>
          </w:rPr>
          <w:instrText xml:space="preserve"> PAGEREF _Toc61364879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A8003F" w14:textId="7C9F1EE6" w:rsidR="00806222" w:rsidRDefault="006348A1">
      <w:pPr>
        <w:pStyle w:val="TOC2"/>
        <w:tabs>
          <w:tab w:val="left" w:pos="960"/>
          <w:tab w:val="right" w:leader="dot" w:pos="9054"/>
        </w:tabs>
        <w:rPr>
          <w:rFonts w:asciiTheme="minorHAnsi" w:eastAsiaTheme="minorEastAsia" w:hAnsiTheme="minorHAnsi" w:cstheme="minorBidi"/>
          <w:noProof/>
          <w:szCs w:val="24"/>
          <w:lang w:val="en-GB" w:eastAsia="en-GB"/>
        </w:rPr>
      </w:pPr>
      <w:hyperlink w:anchor="_Toc61364880" w:history="1">
        <w:r w:rsidR="00806222" w:rsidRPr="003C7204">
          <w:rPr>
            <w:rStyle w:val="Hyperlink"/>
            <w:noProof/>
            <w14:scene3d>
              <w14:camera w14:prst="orthographicFront"/>
              <w14:lightRig w14:rig="threePt" w14:dir="t">
                <w14:rot w14:lat="0" w14:lon="0" w14:rev="0"/>
              </w14:lightRig>
            </w14:scene3d>
          </w:rPr>
          <w:t>2.2</w:t>
        </w:r>
        <w:r w:rsidR="00806222">
          <w:rPr>
            <w:rFonts w:asciiTheme="minorHAnsi" w:eastAsiaTheme="minorEastAsia" w:hAnsiTheme="minorHAnsi" w:cstheme="minorBidi"/>
            <w:noProof/>
            <w:szCs w:val="24"/>
            <w:lang w:val="en-GB" w:eastAsia="en-GB"/>
          </w:rPr>
          <w:tab/>
        </w:r>
        <w:r w:rsidR="00806222" w:rsidRPr="003C7204">
          <w:rPr>
            <w:rStyle w:val="Hyperlink"/>
            <w:noProof/>
          </w:rPr>
          <w:t>Delirium</w:t>
        </w:r>
        <w:r w:rsidR="00806222">
          <w:rPr>
            <w:noProof/>
            <w:webHidden/>
          </w:rPr>
          <w:tab/>
        </w:r>
        <w:r w:rsidR="00806222">
          <w:rPr>
            <w:noProof/>
            <w:webHidden/>
          </w:rPr>
          <w:fldChar w:fldCharType="begin"/>
        </w:r>
        <w:r w:rsidR="00806222">
          <w:rPr>
            <w:noProof/>
            <w:webHidden/>
          </w:rPr>
          <w:instrText xml:space="preserve"> PAGEREF _Toc61364880 \h </w:instrText>
        </w:r>
        <w:r w:rsidR="00806222">
          <w:rPr>
            <w:noProof/>
            <w:webHidden/>
          </w:rPr>
        </w:r>
        <w:r w:rsidR="00806222">
          <w:rPr>
            <w:noProof/>
            <w:webHidden/>
          </w:rPr>
          <w:fldChar w:fldCharType="separate"/>
        </w:r>
        <w:r w:rsidR="00806222">
          <w:rPr>
            <w:noProof/>
            <w:webHidden/>
          </w:rPr>
          <w:t>3</w:t>
        </w:r>
        <w:r w:rsidR="00806222">
          <w:rPr>
            <w:noProof/>
            <w:webHidden/>
          </w:rPr>
          <w:fldChar w:fldCharType="end"/>
        </w:r>
      </w:hyperlink>
    </w:p>
    <w:p w14:paraId="621E5C55" w14:textId="1C2DD20C"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1" w:history="1">
        <w:r w:rsidR="00806222" w:rsidRPr="003C7204">
          <w:rPr>
            <w:rStyle w:val="Hyperlink"/>
            <w:noProof/>
          </w:rPr>
          <w:t>2.2.1</w:t>
        </w:r>
        <w:r w:rsidR="00806222">
          <w:rPr>
            <w:rFonts w:asciiTheme="minorHAnsi" w:eastAsiaTheme="minorEastAsia" w:hAnsiTheme="minorHAnsi" w:cstheme="minorBidi"/>
            <w:noProof/>
            <w:szCs w:val="24"/>
            <w:lang w:val="en-GB" w:eastAsia="en-GB"/>
          </w:rPr>
          <w:tab/>
        </w:r>
        <w:r w:rsidR="00806222" w:rsidRPr="003C7204">
          <w:rPr>
            <w:rStyle w:val="Hyperlink"/>
            <w:noProof/>
          </w:rPr>
          <w:t>Definição</w:t>
        </w:r>
        <w:r w:rsidR="00806222">
          <w:rPr>
            <w:noProof/>
            <w:webHidden/>
          </w:rPr>
          <w:tab/>
        </w:r>
        <w:r w:rsidR="00806222">
          <w:rPr>
            <w:noProof/>
            <w:webHidden/>
          </w:rPr>
          <w:fldChar w:fldCharType="begin"/>
        </w:r>
        <w:r w:rsidR="00806222">
          <w:rPr>
            <w:noProof/>
            <w:webHidden/>
          </w:rPr>
          <w:instrText xml:space="preserve"> PAGEREF _Toc61364881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C914DA" w14:textId="36A4C2BB"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2" w:history="1">
        <w:r w:rsidR="00806222" w:rsidRPr="003C7204">
          <w:rPr>
            <w:rStyle w:val="Hyperlink"/>
            <w:noProof/>
          </w:rPr>
          <w:t>2.2.2</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disponentes</w:t>
        </w:r>
        <w:r w:rsidR="00806222">
          <w:rPr>
            <w:noProof/>
            <w:webHidden/>
          </w:rPr>
          <w:tab/>
        </w:r>
        <w:r w:rsidR="00806222">
          <w:rPr>
            <w:noProof/>
            <w:webHidden/>
          </w:rPr>
          <w:fldChar w:fldCharType="begin"/>
        </w:r>
        <w:r w:rsidR="00806222">
          <w:rPr>
            <w:noProof/>
            <w:webHidden/>
          </w:rPr>
          <w:instrText xml:space="preserve"> PAGEREF _Toc61364882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5A31BF38" w14:textId="04A72273"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3" w:history="1">
        <w:r w:rsidR="00806222" w:rsidRPr="003C7204">
          <w:rPr>
            <w:rStyle w:val="Hyperlink"/>
            <w:noProof/>
          </w:rPr>
          <w:t>2.2.3</w:t>
        </w:r>
        <w:r w:rsidR="00806222">
          <w:rPr>
            <w:rFonts w:asciiTheme="minorHAnsi" w:eastAsiaTheme="minorEastAsia" w:hAnsiTheme="minorHAnsi" w:cstheme="minorBidi"/>
            <w:noProof/>
            <w:szCs w:val="24"/>
            <w:lang w:val="en-GB" w:eastAsia="en-GB"/>
          </w:rPr>
          <w:tab/>
        </w:r>
        <w:r w:rsidR="00806222" w:rsidRPr="003C7204">
          <w:rPr>
            <w:rStyle w:val="Hyperlink"/>
            <w:noProof/>
          </w:rPr>
          <w:t>Fatores precipitantes</w:t>
        </w:r>
        <w:r w:rsidR="00806222">
          <w:rPr>
            <w:noProof/>
            <w:webHidden/>
          </w:rPr>
          <w:tab/>
        </w:r>
        <w:r w:rsidR="00806222">
          <w:rPr>
            <w:noProof/>
            <w:webHidden/>
          </w:rPr>
          <w:fldChar w:fldCharType="begin"/>
        </w:r>
        <w:r w:rsidR="00806222">
          <w:rPr>
            <w:noProof/>
            <w:webHidden/>
          </w:rPr>
          <w:instrText xml:space="preserve"> PAGEREF _Toc61364883 \h </w:instrText>
        </w:r>
        <w:r w:rsidR="00806222">
          <w:rPr>
            <w:noProof/>
            <w:webHidden/>
          </w:rPr>
        </w:r>
        <w:r w:rsidR="00806222">
          <w:rPr>
            <w:noProof/>
            <w:webHidden/>
          </w:rPr>
          <w:fldChar w:fldCharType="separate"/>
        </w:r>
        <w:r w:rsidR="00806222">
          <w:rPr>
            <w:noProof/>
            <w:webHidden/>
          </w:rPr>
          <w:t>4</w:t>
        </w:r>
        <w:r w:rsidR="00806222">
          <w:rPr>
            <w:noProof/>
            <w:webHidden/>
          </w:rPr>
          <w:fldChar w:fldCharType="end"/>
        </w:r>
      </w:hyperlink>
    </w:p>
    <w:p w14:paraId="4181A0E2" w14:textId="39D0DAD1"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4" w:history="1">
        <w:r w:rsidR="00806222" w:rsidRPr="003C7204">
          <w:rPr>
            <w:rStyle w:val="Hyperlink"/>
            <w:noProof/>
          </w:rPr>
          <w:t>2.2.4</w:t>
        </w:r>
        <w:r w:rsidR="00806222">
          <w:rPr>
            <w:rFonts w:asciiTheme="minorHAnsi" w:eastAsiaTheme="minorEastAsia" w:hAnsiTheme="minorHAnsi" w:cstheme="minorBidi"/>
            <w:noProof/>
            <w:szCs w:val="24"/>
            <w:lang w:val="en-GB" w:eastAsia="en-GB"/>
          </w:rPr>
          <w:tab/>
        </w:r>
        <w:r w:rsidR="00806222" w:rsidRPr="003C7204">
          <w:rPr>
            <w:rStyle w:val="Hyperlink"/>
            <w:noProof/>
          </w:rPr>
          <w:t>Delirium devido a uma condição médica</w:t>
        </w:r>
        <w:r w:rsidR="00806222">
          <w:rPr>
            <w:noProof/>
            <w:webHidden/>
          </w:rPr>
          <w:tab/>
        </w:r>
        <w:r w:rsidR="00806222">
          <w:rPr>
            <w:noProof/>
            <w:webHidden/>
          </w:rPr>
          <w:fldChar w:fldCharType="begin"/>
        </w:r>
        <w:r w:rsidR="00806222">
          <w:rPr>
            <w:noProof/>
            <w:webHidden/>
          </w:rPr>
          <w:instrText xml:space="preserve"> PAGEREF _Toc61364884 \h </w:instrText>
        </w:r>
        <w:r w:rsidR="00806222">
          <w:rPr>
            <w:noProof/>
            <w:webHidden/>
          </w:rPr>
        </w:r>
        <w:r w:rsidR="00806222">
          <w:rPr>
            <w:noProof/>
            <w:webHidden/>
          </w:rPr>
          <w:fldChar w:fldCharType="separate"/>
        </w:r>
        <w:r w:rsidR="00806222">
          <w:rPr>
            <w:noProof/>
            <w:webHidden/>
          </w:rPr>
          <w:t>5</w:t>
        </w:r>
        <w:r w:rsidR="00806222">
          <w:rPr>
            <w:noProof/>
            <w:webHidden/>
          </w:rPr>
          <w:fldChar w:fldCharType="end"/>
        </w:r>
      </w:hyperlink>
    </w:p>
    <w:p w14:paraId="2505DA44" w14:textId="33D8AA83"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5" w:history="1">
        <w:r w:rsidR="00806222" w:rsidRPr="003C7204">
          <w:rPr>
            <w:rStyle w:val="Hyperlink"/>
            <w:noProof/>
          </w:rPr>
          <w:t>2.2.5</w:t>
        </w:r>
        <w:r w:rsidR="00806222">
          <w:rPr>
            <w:rFonts w:asciiTheme="minorHAnsi" w:eastAsiaTheme="minorEastAsia" w:hAnsiTheme="minorHAnsi" w:cstheme="minorBidi"/>
            <w:noProof/>
            <w:szCs w:val="24"/>
            <w:lang w:val="en-GB" w:eastAsia="en-GB"/>
          </w:rPr>
          <w:tab/>
        </w:r>
        <w:r w:rsidR="00806222" w:rsidRPr="003C7204">
          <w:rPr>
            <w:rStyle w:val="Hyperlink"/>
            <w:noProof/>
          </w:rPr>
          <w:t>Clínica</w:t>
        </w:r>
        <w:r w:rsidR="00806222">
          <w:rPr>
            <w:noProof/>
            <w:webHidden/>
          </w:rPr>
          <w:tab/>
        </w:r>
        <w:r w:rsidR="00806222">
          <w:rPr>
            <w:noProof/>
            <w:webHidden/>
          </w:rPr>
          <w:fldChar w:fldCharType="begin"/>
        </w:r>
        <w:r w:rsidR="00806222">
          <w:rPr>
            <w:noProof/>
            <w:webHidden/>
          </w:rPr>
          <w:instrText xml:space="preserve"> PAGEREF _Toc61364885 \h </w:instrText>
        </w:r>
        <w:r w:rsidR="00806222">
          <w:rPr>
            <w:noProof/>
            <w:webHidden/>
          </w:rPr>
        </w:r>
        <w:r w:rsidR="00806222">
          <w:rPr>
            <w:noProof/>
            <w:webHidden/>
          </w:rPr>
          <w:fldChar w:fldCharType="separate"/>
        </w:r>
        <w:r w:rsidR="00806222">
          <w:rPr>
            <w:noProof/>
            <w:webHidden/>
          </w:rPr>
          <w:t>6</w:t>
        </w:r>
        <w:r w:rsidR="00806222">
          <w:rPr>
            <w:noProof/>
            <w:webHidden/>
          </w:rPr>
          <w:fldChar w:fldCharType="end"/>
        </w:r>
      </w:hyperlink>
    </w:p>
    <w:p w14:paraId="6C932636" w14:textId="472B6AB9"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6" w:history="1">
        <w:r w:rsidR="00806222" w:rsidRPr="003C7204">
          <w:rPr>
            <w:rStyle w:val="Hyperlink"/>
            <w:noProof/>
          </w:rPr>
          <w:t>2.2.6</w:t>
        </w:r>
        <w:r w:rsidR="00806222">
          <w:rPr>
            <w:rFonts w:asciiTheme="minorHAnsi" w:eastAsiaTheme="minorEastAsia" w:hAnsiTheme="minorHAnsi" w:cstheme="minorBidi"/>
            <w:noProof/>
            <w:szCs w:val="24"/>
            <w:lang w:val="en-GB" w:eastAsia="en-GB"/>
          </w:rPr>
          <w:tab/>
        </w:r>
        <w:r w:rsidR="00806222" w:rsidRPr="003C7204">
          <w:rPr>
            <w:rStyle w:val="Hyperlink"/>
            <w:noProof/>
          </w:rPr>
          <w:t>Subtipos clínicos de delirium</w:t>
        </w:r>
        <w:r w:rsidR="00806222">
          <w:rPr>
            <w:noProof/>
            <w:webHidden/>
          </w:rPr>
          <w:tab/>
        </w:r>
        <w:r w:rsidR="00806222">
          <w:rPr>
            <w:noProof/>
            <w:webHidden/>
          </w:rPr>
          <w:fldChar w:fldCharType="begin"/>
        </w:r>
        <w:r w:rsidR="00806222">
          <w:rPr>
            <w:noProof/>
            <w:webHidden/>
          </w:rPr>
          <w:instrText xml:space="preserve"> PAGEREF _Toc61364886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642DD8B5" w14:textId="364FB335"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7" w:history="1">
        <w:r w:rsidR="00806222" w:rsidRPr="003C7204">
          <w:rPr>
            <w:rStyle w:val="Hyperlink"/>
            <w:noProof/>
          </w:rPr>
          <w:t>2.2.7</w:t>
        </w:r>
        <w:r w:rsidR="00806222">
          <w:rPr>
            <w:rFonts w:asciiTheme="minorHAnsi" w:eastAsiaTheme="minorEastAsia" w:hAnsiTheme="minorHAnsi" w:cstheme="minorBidi"/>
            <w:noProof/>
            <w:szCs w:val="24"/>
            <w:lang w:val="en-GB" w:eastAsia="en-GB"/>
          </w:rPr>
          <w:tab/>
        </w:r>
        <w:r w:rsidR="00806222" w:rsidRPr="003C7204">
          <w:rPr>
            <w:rStyle w:val="Hyperlink"/>
            <w:noProof/>
          </w:rPr>
          <w:t>Diagnóstico</w:t>
        </w:r>
        <w:r w:rsidR="00806222">
          <w:rPr>
            <w:noProof/>
            <w:webHidden/>
          </w:rPr>
          <w:tab/>
        </w:r>
        <w:r w:rsidR="00806222">
          <w:rPr>
            <w:noProof/>
            <w:webHidden/>
          </w:rPr>
          <w:fldChar w:fldCharType="begin"/>
        </w:r>
        <w:r w:rsidR="00806222">
          <w:rPr>
            <w:noProof/>
            <w:webHidden/>
          </w:rPr>
          <w:instrText xml:space="preserve"> PAGEREF _Toc61364887 \h </w:instrText>
        </w:r>
        <w:r w:rsidR="00806222">
          <w:rPr>
            <w:noProof/>
            <w:webHidden/>
          </w:rPr>
        </w:r>
        <w:r w:rsidR="00806222">
          <w:rPr>
            <w:noProof/>
            <w:webHidden/>
          </w:rPr>
          <w:fldChar w:fldCharType="separate"/>
        </w:r>
        <w:r w:rsidR="00806222">
          <w:rPr>
            <w:noProof/>
            <w:webHidden/>
          </w:rPr>
          <w:t>7</w:t>
        </w:r>
        <w:r w:rsidR="00806222">
          <w:rPr>
            <w:noProof/>
            <w:webHidden/>
          </w:rPr>
          <w:fldChar w:fldCharType="end"/>
        </w:r>
      </w:hyperlink>
    </w:p>
    <w:p w14:paraId="4DDF7198" w14:textId="5E64125A"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8" w:history="1">
        <w:r w:rsidR="00806222" w:rsidRPr="003C7204">
          <w:rPr>
            <w:rStyle w:val="Hyperlink"/>
            <w:noProof/>
          </w:rPr>
          <w:t>2.2.8</w:t>
        </w:r>
        <w:r w:rsidR="00806222">
          <w:rPr>
            <w:rFonts w:asciiTheme="minorHAnsi" w:eastAsiaTheme="minorEastAsia" w:hAnsiTheme="minorHAnsi" w:cstheme="minorBidi"/>
            <w:noProof/>
            <w:szCs w:val="24"/>
            <w:lang w:val="en-GB" w:eastAsia="en-GB"/>
          </w:rPr>
          <w:tab/>
        </w:r>
        <w:r w:rsidR="00806222" w:rsidRPr="003C7204">
          <w:rPr>
            <w:rStyle w:val="Hyperlink"/>
            <w:noProof/>
          </w:rPr>
          <w:t>Critérios de diagnóstico</w:t>
        </w:r>
        <w:r w:rsidR="00806222">
          <w:rPr>
            <w:noProof/>
            <w:webHidden/>
          </w:rPr>
          <w:tab/>
        </w:r>
        <w:r w:rsidR="00806222">
          <w:rPr>
            <w:noProof/>
            <w:webHidden/>
          </w:rPr>
          <w:fldChar w:fldCharType="begin"/>
        </w:r>
        <w:r w:rsidR="00806222">
          <w:rPr>
            <w:noProof/>
            <w:webHidden/>
          </w:rPr>
          <w:instrText xml:space="preserve"> PAGEREF _Toc61364888 \h </w:instrText>
        </w:r>
        <w:r w:rsidR="00806222">
          <w:rPr>
            <w:noProof/>
            <w:webHidden/>
          </w:rPr>
        </w:r>
        <w:r w:rsidR="00806222">
          <w:rPr>
            <w:noProof/>
            <w:webHidden/>
          </w:rPr>
          <w:fldChar w:fldCharType="separate"/>
        </w:r>
        <w:r w:rsidR="00806222">
          <w:rPr>
            <w:noProof/>
            <w:webHidden/>
          </w:rPr>
          <w:t>8</w:t>
        </w:r>
        <w:r w:rsidR="00806222">
          <w:rPr>
            <w:noProof/>
            <w:webHidden/>
          </w:rPr>
          <w:fldChar w:fldCharType="end"/>
        </w:r>
      </w:hyperlink>
    </w:p>
    <w:p w14:paraId="1015A5E5" w14:textId="2D118A6E" w:rsidR="00806222" w:rsidRDefault="006348A1">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1364889" w:history="1">
        <w:r w:rsidR="00806222" w:rsidRPr="003C7204">
          <w:rPr>
            <w:rStyle w:val="Hyperlink"/>
            <w:noProof/>
          </w:rPr>
          <w:t>2.2.9</w:t>
        </w:r>
        <w:r w:rsidR="00806222">
          <w:rPr>
            <w:rFonts w:asciiTheme="minorHAnsi" w:eastAsiaTheme="minorEastAsia" w:hAnsiTheme="minorHAnsi" w:cstheme="minorBidi"/>
            <w:noProof/>
            <w:szCs w:val="24"/>
            <w:lang w:val="en-GB" w:eastAsia="en-GB"/>
          </w:rPr>
          <w:tab/>
        </w:r>
        <w:r w:rsidR="00806222" w:rsidRPr="003C7204">
          <w:rPr>
            <w:rStyle w:val="Hyperlink"/>
            <w:noProof/>
          </w:rPr>
          <w:t>Prognóstico</w:t>
        </w:r>
        <w:r w:rsidR="00806222">
          <w:rPr>
            <w:noProof/>
            <w:webHidden/>
          </w:rPr>
          <w:tab/>
        </w:r>
        <w:r w:rsidR="00806222">
          <w:rPr>
            <w:noProof/>
            <w:webHidden/>
          </w:rPr>
          <w:fldChar w:fldCharType="begin"/>
        </w:r>
        <w:r w:rsidR="00806222">
          <w:rPr>
            <w:noProof/>
            <w:webHidden/>
          </w:rPr>
          <w:instrText xml:space="preserve"> PAGEREF _Toc61364889 \h </w:instrText>
        </w:r>
        <w:r w:rsidR="00806222">
          <w:rPr>
            <w:noProof/>
            <w:webHidden/>
          </w:rPr>
        </w:r>
        <w:r w:rsidR="00806222">
          <w:rPr>
            <w:noProof/>
            <w:webHidden/>
          </w:rPr>
          <w:fldChar w:fldCharType="separate"/>
        </w:r>
        <w:r w:rsidR="00806222">
          <w:rPr>
            <w:noProof/>
            <w:webHidden/>
          </w:rPr>
          <w:t>9</w:t>
        </w:r>
        <w:r w:rsidR="00806222">
          <w:rPr>
            <w:noProof/>
            <w:webHidden/>
          </w:rPr>
          <w:fldChar w:fldCharType="end"/>
        </w:r>
      </w:hyperlink>
    </w:p>
    <w:p w14:paraId="2989F538" w14:textId="23788EDA" w:rsidR="00806222" w:rsidRDefault="006348A1">
      <w:pPr>
        <w:pStyle w:val="TOC1"/>
        <w:tabs>
          <w:tab w:val="left" w:pos="440"/>
        </w:tabs>
        <w:rPr>
          <w:rFonts w:asciiTheme="minorHAnsi" w:eastAsiaTheme="minorEastAsia" w:hAnsiTheme="minorHAnsi" w:cstheme="minorBidi"/>
          <w:noProof/>
          <w:szCs w:val="24"/>
          <w:lang w:val="en-GB" w:eastAsia="en-GB"/>
        </w:rPr>
      </w:pPr>
      <w:hyperlink w:anchor="_Toc61364890" w:history="1">
        <w:r w:rsidR="00806222" w:rsidRPr="003C7204">
          <w:rPr>
            <w:rStyle w:val="Hyperlink"/>
            <w:noProof/>
          </w:rPr>
          <w:t>3.</w:t>
        </w:r>
        <w:r w:rsidR="00806222">
          <w:rPr>
            <w:rFonts w:asciiTheme="minorHAnsi" w:eastAsiaTheme="minorEastAsia" w:hAnsiTheme="minorHAnsi" w:cstheme="minorBidi"/>
            <w:noProof/>
            <w:szCs w:val="24"/>
            <w:lang w:val="en-GB" w:eastAsia="en-GB"/>
          </w:rPr>
          <w:tab/>
        </w:r>
        <w:r w:rsidR="00806222" w:rsidRPr="003C7204">
          <w:rPr>
            <w:rStyle w:val="Hyperlink"/>
            <w:noProof/>
          </w:rPr>
          <w:t>Apresentação do caso de estudo</w:t>
        </w:r>
        <w:r w:rsidR="00806222">
          <w:rPr>
            <w:noProof/>
            <w:webHidden/>
          </w:rPr>
          <w:tab/>
        </w:r>
        <w:r w:rsidR="00806222">
          <w:rPr>
            <w:noProof/>
            <w:webHidden/>
          </w:rPr>
          <w:fldChar w:fldCharType="begin"/>
        </w:r>
        <w:r w:rsidR="00806222">
          <w:rPr>
            <w:noProof/>
            <w:webHidden/>
          </w:rPr>
          <w:instrText xml:space="preserve"> PAGEREF _Toc61364890 \h </w:instrText>
        </w:r>
        <w:r w:rsidR="00806222">
          <w:rPr>
            <w:noProof/>
            <w:webHidden/>
          </w:rPr>
        </w:r>
        <w:r w:rsidR="00806222">
          <w:rPr>
            <w:noProof/>
            <w:webHidden/>
          </w:rPr>
          <w:fldChar w:fldCharType="separate"/>
        </w:r>
        <w:r w:rsidR="00806222">
          <w:rPr>
            <w:noProof/>
            <w:webHidden/>
          </w:rPr>
          <w:t>10</w:t>
        </w:r>
        <w:r w:rsidR="00806222">
          <w:rPr>
            <w:noProof/>
            <w:webHidden/>
          </w:rPr>
          <w:fldChar w:fldCharType="end"/>
        </w:r>
      </w:hyperlink>
    </w:p>
    <w:p w14:paraId="2C913392" w14:textId="4A4D4C16" w:rsidR="00806222" w:rsidRDefault="006348A1">
      <w:pPr>
        <w:pStyle w:val="TOC1"/>
        <w:tabs>
          <w:tab w:val="left" w:pos="440"/>
        </w:tabs>
        <w:rPr>
          <w:rFonts w:asciiTheme="minorHAnsi" w:eastAsiaTheme="minorEastAsia" w:hAnsiTheme="minorHAnsi" w:cstheme="minorBidi"/>
          <w:noProof/>
          <w:szCs w:val="24"/>
          <w:lang w:val="en-GB" w:eastAsia="en-GB"/>
        </w:rPr>
      </w:pPr>
      <w:hyperlink w:anchor="_Toc61364891" w:history="1">
        <w:r w:rsidR="00806222" w:rsidRPr="003C7204">
          <w:rPr>
            <w:rStyle w:val="Hyperlink"/>
            <w:noProof/>
          </w:rPr>
          <w:t>4.</w:t>
        </w:r>
        <w:r w:rsidR="00806222">
          <w:rPr>
            <w:rFonts w:asciiTheme="minorHAnsi" w:eastAsiaTheme="minorEastAsia" w:hAnsiTheme="minorHAnsi" w:cstheme="minorBidi"/>
            <w:noProof/>
            <w:szCs w:val="24"/>
            <w:lang w:val="en-GB" w:eastAsia="en-GB"/>
          </w:rPr>
          <w:tab/>
        </w:r>
        <w:r w:rsidR="00806222" w:rsidRPr="003C7204">
          <w:rPr>
            <w:rStyle w:val="Hyperlink"/>
            <w:noProof/>
          </w:rPr>
          <w:t>Modelação</w:t>
        </w:r>
        <w:r w:rsidR="00806222">
          <w:rPr>
            <w:noProof/>
            <w:webHidden/>
          </w:rPr>
          <w:tab/>
        </w:r>
        <w:r w:rsidR="00806222">
          <w:rPr>
            <w:noProof/>
            <w:webHidden/>
          </w:rPr>
          <w:fldChar w:fldCharType="begin"/>
        </w:r>
        <w:r w:rsidR="00806222">
          <w:rPr>
            <w:noProof/>
            <w:webHidden/>
          </w:rPr>
          <w:instrText xml:space="preserve"> PAGEREF _Toc61364891 \h </w:instrText>
        </w:r>
        <w:r w:rsidR="00806222">
          <w:rPr>
            <w:noProof/>
            <w:webHidden/>
          </w:rPr>
        </w:r>
        <w:r w:rsidR="00806222">
          <w:rPr>
            <w:noProof/>
            <w:webHidden/>
          </w:rPr>
          <w:fldChar w:fldCharType="separate"/>
        </w:r>
        <w:r w:rsidR="00806222">
          <w:rPr>
            <w:noProof/>
            <w:webHidden/>
          </w:rPr>
          <w:t>11</w:t>
        </w:r>
        <w:r w:rsidR="00806222">
          <w:rPr>
            <w:noProof/>
            <w:webHidden/>
          </w:rPr>
          <w:fldChar w:fldCharType="end"/>
        </w:r>
      </w:hyperlink>
    </w:p>
    <w:p w14:paraId="597433CA" w14:textId="06DE9A25" w:rsidR="00806222" w:rsidRDefault="006348A1">
      <w:pPr>
        <w:pStyle w:val="TOC1"/>
        <w:tabs>
          <w:tab w:val="left" w:pos="440"/>
        </w:tabs>
        <w:rPr>
          <w:rFonts w:asciiTheme="minorHAnsi" w:eastAsiaTheme="minorEastAsia" w:hAnsiTheme="minorHAnsi" w:cstheme="minorBidi"/>
          <w:noProof/>
          <w:szCs w:val="24"/>
          <w:lang w:val="en-GB" w:eastAsia="en-GB"/>
        </w:rPr>
      </w:pPr>
      <w:hyperlink w:anchor="_Toc61364892" w:history="1">
        <w:r w:rsidR="00806222" w:rsidRPr="003C7204">
          <w:rPr>
            <w:rStyle w:val="Hyperlink"/>
            <w:noProof/>
          </w:rPr>
          <w:t>5.</w:t>
        </w:r>
        <w:r w:rsidR="00806222">
          <w:rPr>
            <w:rFonts w:asciiTheme="minorHAnsi" w:eastAsiaTheme="minorEastAsia" w:hAnsiTheme="minorHAnsi" w:cstheme="minorBidi"/>
            <w:noProof/>
            <w:szCs w:val="24"/>
            <w:lang w:val="en-GB" w:eastAsia="en-GB"/>
          </w:rPr>
          <w:tab/>
        </w:r>
        <w:r w:rsidR="00806222" w:rsidRPr="003C7204">
          <w:rPr>
            <w:rStyle w:val="Hyperlink"/>
            <w:noProof/>
          </w:rPr>
          <w:t>Conclusões</w:t>
        </w:r>
        <w:r w:rsidR="00806222">
          <w:rPr>
            <w:noProof/>
            <w:webHidden/>
          </w:rPr>
          <w:tab/>
        </w:r>
        <w:r w:rsidR="00806222">
          <w:rPr>
            <w:noProof/>
            <w:webHidden/>
          </w:rPr>
          <w:fldChar w:fldCharType="begin"/>
        </w:r>
        <w:r w:rsidR="00806222">
          <w:rPr>
            <w:noProof/>
            <w:webHidden/>
          </w:rPr>
          <w:instrText xml:space="preserve"> PAGEREF _Toc61364892 \h </w:instrText>
        </w:r>
        <w:r w:rsidR="00806222">
          <w:rPr>
            <w:noProof/>
            <w:webHidden/>
          </w:rPr>
        </w:r>
        <w:r w:rsidR="00806222">
          <w:rPr>
            <w:noProof/>
            <w:webHidden/>
          </w:rPr>
          <w:fldChar w:fldCharType="separate"/>
        </w:r>
        <w:r w:rsidR="00806222">
          <w:rPr>
            <w:noProof/>
            <w:webHidden/>
          </w:rPr>
          <w:t>12</w:t>
        </w:r>
        <w:r w:rsidR="00806222">
          <w:rPr>
            <w:noProof/>
            <w:webHidden/>
          </w:rPr>
          <w:fldChar w:fldCharType="end"/>
        </w:r>
      </w:hyperlink>
    </w:p>
    <w:p w14:paraId="59F3BEB9" w14:textId="214B244D" w:rsidR="00806222" w:rsidRDefault="006348A1">
      <w:pPr>
        <w:pStyle w:val="TOC1"/>
        <w:rPr>
          <w:rFonts w:asciiTheme="minorHAnsi" w:eastAsiaTheme="minorEastAsia" w:hAnsiTheme="minorHAnsi" w:cstheme="minorBidi"/>
          <w:noProof/>
          <w:szCs w:val="24"/>
          <w:lang w:val="en-GB" w:eastAsia="en-GB"/>
        </w:rPr>
      </w:pPr>
      <w:hyperlink w:anchor="_Toc61364893" w:history="1">
        <w:r w:rsidR="00806222" w:rsidRPr="003C7204">
          <w:rPr>
            <w:rStyle w:val="Hyperlink"/>
            <w:noProof/>
          </w:rPr>
          <w:t>Bibliografia</w:t>
        </w:r>
        <w:r w:rsidR="00806222">
          <w:rPr>
            <w:noProof/>
            <w:webHidden/>
          </w:rPr>
          <w:tab/>
        </w:r>
        <w:r w:rsidR="00806222">
          <w:rPr>
            <w:noProof/>
            <w:webHidden/>
          </w:rPr>
          <w:fldChar w:fldCharType="begin"/>
        </w:r>
        <w:r w:rsidR="00806222">
          <w:rPr>
            <w:noProof/>
            <w:webHidden/>
          </w:rPr>
          <w:instrText xml:space="preserve"> PAGEREF _Toc61364893 \h </w:instrText>
        </w:r>
        <w:r w:rsidR="00806222">
          <w:rPr>
            <w:noProof/>
            <w:webHidden/>
          </w:rPr>
        </w:r>
        <w:r w:rsidR="00806222">
          <w:rPr>
            <w:noProof/>
            <w:webHidden/>
          </w:rPr>
          <w:fldChar w:fldCharType="separate"/>
        </w:r>
        <w:r w:rsidR="00806222">
          <w:rPr>
            <w:noProof/>
            <w:webHidden/>
          </w:rPr>
          <w:t>13</w:t>
        </w:r>
        <w:r w:rsidR="00806222">
          <w:rPr>
            <w:noProof/>
            <w:webHidden/>
          </w:rPr>
          <w:fldChar w:fldCharType="end"/>
        </w:r>
      </w:hyperlink>
    </w:p>
    <w:p w14:paraId="76E8A016" w14:textId="3FB02881" w:rsidR="00806222" w:rsidRDefault="006348A1">
      <w:pPr>
        <w:pStyle w:val="TOC1"/>
        <w:rPr>
          <w:rFonts w:asciiTheme="minorHAnsi" w:eastAsiaTheme="minorEastAsia" w:hAnsiTheme="minorHAnsi" w:cstheme="minorBidi"/>
          <w:noProof/>
          <w:szCs w:val="24"/>
          <w:lang w:val="en-GB" w:eastAsia="en-GB"/>
        </w:rPr>
      </w:pPr>
      <w:hyperlink w:anchor="_Toc61364894" w:history="1">
        <w:r w:rsidR="00806222" w:rsidRPr="003C7204">
          <w:rPr>
            <w:rStyle w:val="Hyperlink"/>
            <w:noProof/>
          </w:rPr>
          <w:t>Apêndice I – Título do Apêndice</w:t>
        </w:r>
        <w:r w:rsidR="00806222">
          <w:rPr>
            <w:noProof/>
            <w:webHidden/>
          </w:rPr>
          <w:tab/>
        </w:r>
        <w:r w:rsidR="00806222">
          <w:rPr>
            <w:noProof/>
            <w:webHidden/>
          </w:rPr>
          <w:fldChar w:fldCharType="begin"/>
        </w:r>
        <w:r w:rsidR="00806222">
          <w:rPr>
            <w:noProof/>
            <w:webHidden/>
          </w:rPr>
          <w:instrText xml:space="preserve"> PAGEREF _Toc61364894 \h </w:instrText>
        </w:r>
        <w:r w:rsidR="00806222">
          <w:rPr>
            <w:noProof/>
            <w:webHidden/>
          </w:rPr>
        </w:r>
        <w:r w:rsidR="00806222">
          <w:rPr>
            <w:noProof/>
            <w:webHidden/>
          </w:rPr>
          <w:fldChar w:fldCharType="separate"/>
        </w:r>
        <w:r w:rsidR="00806222">
          <w:rPr>
            <w:noProof/>
            <w:webHidden/>
          </w:rPr>
          <w:t>14</w:t>
        </w:r>
        <w:r w:rsidR="00806222">
          <w:rPr>
            <w:noProof/>
            <w:webHidden/>
          </w:rPr>
          <w:fldChar w:fldCharType="end"/>
        </w:r>
      </w:hyperlink>
    </w:p>
    <w:p w14:paraId="555266E0" w14:textId="47C91045" w:rsidR="00806222" w:rsidRDefault="006348A1">
      <w:pPr>
        <w:pStyle w:val="TOC1"/>
        <w:rPr>
          <w:rFonts w:asciiTheme="minorHAnsi" w:eastAsiaTheme="minorEastAsia" w:hAnsiTheme="minorHAnsi" w:cstheme="minorBidi"/>
          <w:noProof/>
          <w:szCs w:val="24"/>
          <w:lang w:val="en-GB" w:eastAsia="en-GB"/>
        </w:rPr>
      </w:pPr>
      <w:hyperlink w:anchor="_Toc61364895" w:history="1">
        <w:r w:rsidR="00806222" w:rsidRPr="003C7204">
          <w:rPr>
            <w:rStyle w:val="Hyperlink"/>
            <w:noProof/>
          </w:rPr>
          <w:t>Anexo I – Título do Anexo</w:t>
        </w:r>
        <w:r w:rsidR="00806222">
          <w:rPr>
            <w:noProof/>
            <w:webHidden/>
          </w:rPr>
          <w:tab/>
        </w:r>
        <w:r w:rsidR="00806222">
          <w:rPr>
            <w:noProof/>
            <w:webHidden/>
          </w:rPr>
          <w:fldChar w:fldCharType="begin"/>
        </w:r>
        <w:r w:rsidR="00806222">
          <w:rPr>
            <w:noProof/>
            <w:webHidden/>
          </w:rPr>
          <w:instrText xml:space="preserve"> PAGEREF _Toc61364895 \h </w:instrText>
        </w:r>
        <w:r w:rsidR="00806222">
          <w:rPr>
            <w:noProof/>
            <w:webHidden/>
          </w:rPr>
        </w:r>
        <w:r w:rsidR="00806222">
          <w:rPr>
            <w:noProof/>
            <w:webHidden/>
          </w:rPr>
          <w:fldChar w:fldCharType="separate"/>
        </w:r>
        <w:r w:rsidR="00806222">
          <w:rPr>
            <w:noProof/>
            <w:webHidden/>
          </w:rPr>
          <w:t>15</w:t>
        </w:r>
        <w:r w:rsidR="00806222">
          <w:rPr>
            <w:noProof/>
            <w:webHidden/>
          </w:rPr>
          <w:fldChar w:fldCharType="end"/>
        </w:r>
      </w:hyperlink>
    </w:p>
    <w:p w14:paraId="6CBCBB5E" w14:textId="55417504"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1364865"/>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7DEB4883" w:rsidR="00F40266" w:rsidRPr="008017BA" w:rsidRDefault="00F40266" w:rsidP="00F40266">
      <w:pPr>
        <w:rPr>
          <w:lang w:eastAsia="x-none"/>
        </w:rPr>
      </w:pPr>
      <w:r w:rsidRPr="008017BA">
        <w:rPr>
          <w:lang w:eastAsia="x-none"/>
        </w:rPr>
        <w:t>CC –</w:t>
      </w:r>
    </w:p>
    <w:p w14:paraId="61616556" w14:textId="26FB0F8A" w:rsidR="00F40266" w:rsidRDefault="00F40266" w:rsidP="00F40266">
      <w:pPr>
        <w:rPr>
          <w:lang w:eastAsia="x-none"/>
        </w:rPr>
      </w:pPr>
      <w:r w:rsidRPr="008017BA">
        <w:rPr>
          <w:lang w:eastAsia="x-none"/>
        </w:rPr>
        <w:t>DD –</w:t>
      </w: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1364866"/>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1364867"/>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1364868"/>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1364869"/>
      <w:r>
        <w:rPr>
          <w:lang w:val="pt-PT"/>
        </w:rPr>
        <w:t>Enquadramento</w:t>
      </w:r>
      <w:bookmarkEnd w:id="8"/>
      <w:r>
        <w:rPr>
          <w:lang w:val="pt-PT"/>
        </w:rPr>
        <w:t xml:space="preserve"> </w:t>
      </w:r>
    </w:p>
    <w:p w14:paraId="14D2A252" w14:textId="6C65F5F1"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Pr="0082277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fldChar w:fldCharType="separate"/>
      </w:r>
      <w:r w:rsidRPr="00822775">
        <w:rPr>
          <w:noProof/>
        </w:rPr>
        <w:t>(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xml:space="preserve">. Tal facto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Pr="0082277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rPr>
        <w:instrText> </w:instrText>
      </w:r>
      <w:r w:rsidRPr="0082277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rPr>
        <w:instrText> </w:instrText>
      </w:r>
      <w:r w:rsidRPr="00822775">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rPr>
        <w:instrText> </w:instrText>
      </w:r>
      <w:r w:rsidRPr="0082277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fldChar w:fldCharType="separate"/>
      </w:r>
      <w:r w:rsidRPr="00822775">
        <w:rPr>
          <w:noProof/>
        </w:rPr>
        <w:t>(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656A32D7"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00CB4261">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1364870"/>
      <w:r>
        <w:rPr>
          <w:lang w:val="pt-PT"/>
        </w:rPr>
        <w:lastRenderedPageBreak/>
        <w:t>Objetivos</w:t>
      </w:r>
      <w:bookmarkEnd w:id="13"/>
      <w:r>
        <w:rPr>
          <w:lang w:val="pt-PT"/>
        </w:rPr>
        <w:t xml:space="preserve"> </w:t>
      </w:r>
    </w:p>
    <w:p w14:paraId="195AF33B" w14:textId="7EB8B64F" w:rsidR="00CF0D35" w:rsidRDefault="005D0F85" w:rsidP="005D0F85">
      <w:pPr>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1364871"/>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1364872"/>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1364873"/>
      <w:r>
        <w:rPr>
          <w:lang w:val="pt-PT"/>
        </w:rPr>
        <w:lastRenderedPageBreak/>
        <w:t>Revisão da literatura</w:t>
      </w:r>
      <w:bookmarkEnd w:id="16"/>
      <w:r>
        <w:rPr>
          <w:lang w:val="pt-PT"/>
        </w:rPr>
        <w:t xml:space="preserve"> </w:t>
      </w:r>
    </w:p>
    <w:p w14:paraId="0A5442CE" w14:textId="5D9388CA" w:rsidR="00F87379" w:rsidRPr="008017BA" w:rsidRDefault="00F87379" w:rsidP="00265D69">
      <w:pPr>
        <w:ind w:firstLine="567"/>
        <w:contextualSpacing w:val="0"/>
      </w:pPr>
      <w:r>
        <w:rPr>
          <w:sz w:val="23"/>
          <w:szCs w:val="23"/>
        </w:rPr>
        <w:t>Neste capítulo é apresentada uma revisão dos principais temas e conceitos utilizados neste projeto de dissertação tais como:</w:t>
      </w:r>
    </w:p>
    <w:p w14:paraId="6E3C680D" w14:textId="2EE7AF54" w:rsidR="00D63A65" w:rsidRDefault="00CF0D35" w:rsidP="0041755E">
      <w:pPr>
        <w:pStyle w:val="Heading2"/>
        <w:rPr>
          <w:lang w:val="pt-PT"/>
        </w:rPr>
      </w:pPr>
      <w:bookmarkStart w:id="17" w:name="_Toc61364874"/>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13E0B367" w14:textId="7C001300" w:rsidR="00323ABD" w:rsidRDefault="00323ABD" w:rsidP="00323ABD">
      <w:pPr>
        <w:rPr>
          <w:lang w:eastAsia="x-none"/>
        </w:rPr>
      </w:pPr>
      <w:r>
        <w:rPr>
          <w:lang w:eastAsia="x-none"/>
        </w:rPr>
        <w:t>A Aprendizagem Automática é uma área de investigação que utiliza conceitos de inteligência artificial e</w:t>
      </w:r>
    </w:p>
    <w:p w14:paraId="2E4F2686" w14:textId="77777777" w:rsidR="00323ABD" w:rsidRDefault="00323ABD" w:rsidP="00323ABD">
      <w:pPr>
        <w:rPr>
          <w:lang w:eastAsia="x-none"/>
        </w:rPr>
      </w:pPr>
      <w:r>
        <w:rPr>
          <w:lang w:eastAsia="x-none"/>
        </w:rPr>
        <w:t>estatística. É uma disciplina extensa usando diversos métodos de aprendizagem, como por exemplo as</w:t>
      </w:r>
    </w:p>
    <w:p w14:paraId="74FF2EDA" w14:textId="3097B45A" w:rsidR="00323ABD" w:rsidRDefault="00323ABD" w:rsidP="00323ABD">
      <w:pPr>
        <w:rPr>
          <w:lang w:eastAsia="x-none"/>
        </w:rPr>
      </w:pPr>
      <w:r>
        <w:rPr>
          <w:lang w:eastAsia="x-none"/>
        </w:rPr>
        <w:t>redes neuronais, e, tendo como pontos de aplicação a robótica, entre outras.</w:t>
      </w:r>
    </w:p>
    <w:p w14:paraId="46EEAB66" w14:textId="4803C312" w:rsidR="00BE3C6C" w:rsidRDefault="00BE3C6C" w:rsidP="00323ABD">
      <w:pPr>
        <w:rPr>
          <w:lang w:eastAsia="x-none"/>
        </w:rPr>
      </w:pPr>
      <w:r w:rsidRPr="00BE3C6C">
        <w:rPr>
          <w:lang w:eastAsia="x-none"/>
        </w:rPr>
        <w:t xml:space="preserve">Aprendizagem Automática considera métodos e os respetivos programas de </w:t>
      </w:r>
      <w:r w:rsidRPr="00432E0E">
        <w:rPr>
          <w:i/>
          <w:iCs/>
          <w:lang w:eastAsia="x-none"/>
        </w:rPr>
        <w:t>software</w:t>
      </w:r>
      <w:r w:rsidRPr="00BE3C6C">
        <w:rPr>
          <w:lang w:eastAsia="x-none"/>
        </w:rPr>
        <w:t xml:space="preserve"> para extrair conhecimento útil (padrões, modelos, relações) de grandes bases de dados que frequentemente contem informação caótica e redundante. A maior utilidade e impacto do conhecimento extraído a partir de dados e eventos históricos é na previsão de eventos e alterações similares no futuro.</w:t>
      </w:r>
    </w:p>
    <w:p w14:paraId="725A782B" w14:textId="77777777" w:rsidR="00AE0F7C" w:rsidRDefault="00AE0F7C" w:rsidP="00AE0F7C">
      <w:pPr>
        <w:rPr>
          <w:lang w:eastAsia="x-none"/>
        </w:rPr>
      </w:pPr>
    </w:p>
    <w:p w14:paraId="07D16044" w14:textId="0539960A" w:rsidR="0043313E" w:rsidRDefault="00130183" w:rsidP="0043313E">
      <w:pPr>
        <w:pStyle w:val="Heading3"/>
      </w:pPr>
      <w:bookmarkStart w:id="18" w:name="_Toc61364875"/>
      <w:r>
        <w:t>História e Evolução</w:t>
      </w:r>
      <w:bookmarkEnd w:id="18"/>
      <w:r>
        <w:t xml:space="preserve"> </w:t>
      </w:r>
    </w:p>
    <w:p w14:paraId="56F02446" w14:textId="6B6E5ECC" w:rsidR="00611F59" w:rsidRPr="00611F59" w:rsidRDefault="00611F59" w:rsidP="00611F59">
      <w:pPr>
        <w:ind w:firstLine="709"/>
        <w:rPr>
          <w:lang w:val="pt-BR"/>
        </w:rPr>
      </w:pPr>
      <w:proofErr w:type="spellStart"/>
      <w:r>
        <w:rPr>
          <w:lang w:val="pt-BR"/>
        </w:rPr>
        <w:t>Machine</w:t>
      </w:r>
      <w:proofErr w:type="spellEnd"/>
      <w:r>
        <w:rPr>
          <w:lang w:val="pt-BR"/>
        </w:rPr>
        <w:t xml:space="preserve"> Learning</w:t>
      </w:r>
      <w:r w:rsidRPr="00611F59">
        <w:rPr>
          <w:lang w:val="pt-BR"/>
        </w:rPr>
        <w:t xml:space="preserve"> é um subcampo da informática que evoluiu do estudo do reconhecimento de padrões e da teoria da aprendizagem computacional em Inteligência Artificial (IA). </w:t>
      </w:r>
    </w:p>
    <w:p w14:paraId="124102D8" w14:textId="77777777" w:rsidR="00611F59" w:rsidRDefault="00611F59" w:rsidP="00611F59">
      <w:pPr>
        <w:rPr>
          <w:lang w:val="pt-BR"/>
        </w:rPr>
      </w:pPr>
    </w:p>
    <w:p w14:paraId="1EC6F6F5" w14:textId="7C84E9F7" w:rsidR="00611F59" w:rsidRDefault="00611F59" w:rsidP="00611F59">
      <w:pPr>
        <w:rPr>
          <w:lang w:val="pt-BR"/>
        </w:rPr>
      </w:pPr>
      <w:r w:rsidRPr="00611F59">
        <w:rPr>
          <w:lang w:val="pt-BR"/>
        </w:rPr>
        <w:t xml:space="preserve">Em 1959, Arthur Samuel, um pioneiro americano no campo dos jogos de computador, </w:t>
      </w:r>
      <w:proofErr w:type="spellStart"/>
      <w:r w:rsidRPr="00432E0E">
        <w:rPr>
          <w:i/>
          <w:iCs/>
          <w:lang w:val="pt-BR"/>
        </w:rPr>
        <w:t>machine</w:t>
      </w:r>
      <w:proofErr w:type="spellEnd"/>
      <w:r w:rsidRPr="00432E0E">
        <w:rPr>
          <w:i/>
          <w:iCs/>
          <w:lang w:val="pt-BR"/>
        </w:rPr>
        <w:t xml:space="preserve"> </w:t>
      </w:r>
      <w:proofErr w:type="spellStart"/>
      <w:r w:rsidRPr="00432E0E">
        <w:rPr>
          <w:i/>
          <w:iCs/>
          <w:lang w:val="pt-BR"/>
        </w:rPr>
        <w:t>learning</w:t>
      </w:r>
      <w:proofErr w:type="spellEnd"/>
      <w:r w:rsidRPr="00611F59">
        <w:rPr>
          <w:lang w:val="pt-BR"/>
        </w:rPr>
        <w:t xml:space="preserve">, e inteligência artificial </w:t>
      </w:r>
      <w:r w:rsidR="00624C26">
        <w:rPr>
          <w:lang w:val="pt-BR"/>
        </w:rPr>
        <w:t>estudou</w:t>
      </w:r>
      <w:r w:rsidRPr="00611F59">
        <w:rPr>
          <w:lang w:val="pt-BR"/>
        </w:rPr>
        <w:t xml:space="preserve"> </w:t>
      </w:r>
      <w:r w:rsidR="00624C26" w:rsidRPr="00624C26">
        <w:rPr>
          <w:lang w:val="pt-BR"/>
        </w:rPr>
        <w:t>procedimentos</w:t>
      </w:r>
      <w:r w:rsidR="00624C26">
        <w:rPr>
          <w:lang w:val="pt-BR"/>
        </w:rPr>
        <w:t xml:space="preserve"> de</w:t>
      </w:r>
      <w:r w:rsidRPr="00611F59">
        <w:rPr>
          <w:i/>
          <w:iCs/>
          <w:lang w:val="pt-BR"/>
        </w:rPr>
        <w:t xml:space="preserve"> </w:t>
      </w: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g</w:t>
      </w:r>
      <w:proofErr w:type="spellEnd"/>
      <w:r w:rsidR="007609F8">
        <w:rPr>
          <w:lang w:val="pt-BR"/>
        </w:rPr>
        <w:t xml:space="preserve"> </w:t>
      </w:r>
      <w:r w:rsidR="00624C26">
        <w:rPr>
          <w:lang w:val="pt-BR"/>
        </w:rPr>
        <w:t xml:space="preserve">e verificou que um computador poderia ser programado para que aprendesse a jogar um jogo de damas num curto espaço de tempo, tal como as pessoas. Para tal acontecer, apenas </w:t>
      </w:r>
      <w:r w:rsidR="00E0561F">
        <w:rPr>
          <w:lang w:val="pt-BR"/>
        </w:rPr>
        <w:t>seria</w:t>
      </w:r>
      <w:r w:rsidR="00624C26">
        <w:rPr>
          <w:lang w:val="pt-BR"/>
        </w:rPr>
        <w:t xml:space="preserve"> necessári</w:t>
      </w:r>
      <w:r w:rsidR="00E0561F">
        <w:rPr>
          <w:lang w:val="pt-BR"/>
        </w:rPr>
        <w:t>o</w:t>
      </w:r>
      <w:r w:rsidR="00624C26">
        <w:rPr>
          <w:lang w:val="pt-BR"/>
        </w:rPr>
        <w:t xml:space="preserve"> </w:t>
      </w:r>
      <w:r w:rsidR="00E0561F">
        <w:rPr>
          <w:lang w:val="pt-BR"/>
        </w:rPr>
        <w:t>programar</w:t>
      </w:r>
      <w:r w:rsidR="00624C26">
        <w:rPr>
          <w:lang w:val="pt-BR"/>
        </w:rPr>
        <w:t xml:space="preserve"> todas as diretrizes do jogo. E conclui que este mecanismo</w:t>
      </w:r>
      <w:r w:rsidR="007609F8">
        <w:rPr>
          <w:lang w:val="pt-BR"/>
        </w:rPr>
        <w:t xml:space="preserve"> de aprendizagem</w:t>
      </w:r>
      <w:r w:rsidR="00624C26">
        <w:rPr>
          <w:lang w:val="pt-BR"/>
        </w:rPr>
        <w:t xml:space="preserve"> poderia ser </w:t>
      </w:r>
      <w:r w:rsidR="007609F8">
        <w:rPr>
          <w:lang w:val="pt-BR"/>
        </w:rPr>
        <w:t>aplicado a problemas da vida real</w:t>
      </w:r>
      <w:r w:rsidR="00BC630B">
        <w:rPr>
          <w:lang w:val="pt-BR"/>
        </w:rPr>
        <w:t>.</w:t>
      </w:r>
      <w:r w:rsidR="0012661F">
        <w:rPr>
          <w:lang w:val="pt-BR"/>
        </w:rPr>
        <w:fldChar w:fldCharType="begin" w:fldLock="1"/>
      </w:r>
      <w:r w:rsidR="0012661F">
        <w:rPr>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operties":{"noteIndex":0},"schema":"https://github.com/citation-style-language/schema/raw/master/csl-citation.json"}</w:instrText>
      </w:r>
      <w:r w:rsidR="0012661F">
        <w:rPr>
          <w:lang w:val="pt-BR"/>
        </w:rPr>
        <w:fldChar w:fldCharType="separate"/>
      </w:r>
      <w:r w:rsidR="0012661F" w:rsidRPr="0012661F">
        <w:rPr>
          <w:noProof/>
          <w:lang w:val="pt-BR"/>
        </w:rPr>
        <w:t>(Samuel, 1959)</w:t>
      </w:r>
      <w:r w:rsidR="0012661F">
        <w:rPr>
          <w:lang w:val="pt-BR"/>
        </w:rPr>
        <w:fldChar w:fldCharType="end"/>
      </w:r>
    </w:p>
    <w:p w14:paraId="79D97374" w14:textId="77777777" w:rsidR="00E0561F" w:rsidRPr="00611F59" w:rsidRDefault="00E0561F" w:rsidP="00611F59">
      <w:pPr>
        <w:rPr>
          <w:lang w:val="pt-BR"/>
        </w:rPr>
      </w:pPr>
    </w:p>
    <w:p w14:paraId="4941D117" w14:textId="77777777" w:rsidR="00611F59" w:rsidRDefault="00611F59" w:rsidP="00611F59">
      <w:pPr>
        <w:rPr>
          <w:lang w:val="pt-BR"/>
        </w:rPr>
      </w:pPr>
    </w:p>
    <w:p w14:paraId="51FCDA03" w14:textId="1F460279" w:rsidR="00611F59" w:rsidRPr="00611F59" w:rsidRDefault="00611F59" w:rsidP="00611F59">
      <w:pPr>
        <w:rPr>
          <w:lang w:val="pt-BR"/>
        </w:rPr>
      </w:pPr>
      <w:proofErr w:type="spellStart"/>
      <w:r w:rsidRPr="00611F59">
        <w:rPr>
          <w:i/>
          <w:iCs/>
          <w:lang w:val="pt-BR"/>
        </w:rPr>
        <w:t>Machine</w:t>
      </w:r>
      <w:proofErr w:type="spellEnd"/>
      <w:r w:rsidRPr="00611F59">
        <w:rPr>
          <w:i/>
          <w:iCs/>
          <w:lang w:val="pt-BR"/>
        </w:rPr>
        <w:t xml:space="preserve"> </w:t>
      </w:r>
      <w:proofErr w:type="spellStart"/>
      <w:r w:rsidRPr="00611F59">
        <w:rPr>
          <w:i/>
          <w:iCs/>
          <w:lang w:val="pt-BR"/>
        </w:rPr>
        <w:t>learnin</w:t>
      </w:r>
      <w:r w:rsidR="00A14827">
        <w:rPr>
          <w:i/>
          <w:iCs/>
          <w:lang w:val="pt-BR"/>
        </w:rPr>
        <w:t>g</w:t>
      </w:r>
      <w:proofErr w:type="spellEnd"/>
      <w:r w:rsidR="00A14827">
        <w:rPr>
          <w:i/>
          <w:iCs/>
          <w:lang w:val="pt-BR"/>
        </w:rPr>
        <w:t xml:space="preserve">  </w:t>
      </w:r>
      <w:r w:rsidRPr="00611F59">
        <w:rPr>
          <w:lang w:val="pt-BR"/>
        </w:rPr>
        <w:t>é um campo da ciência da computação que envolve a utilização de métodos estatísticos para criar programas que ou melhoram o desempenho ao longo do tempo, ou detectam padrões em enormes quantidades de dados que os humanos dificilmente encontrariam.</w:t>
      </w:r>
    </w:p>
    <w:p w14:paraId="6206AD36" w14:textId="77777777" w:rsidR="00611F59" w:rsidRDefault="00611F59" w:rsidP="00611F59">
      <w:pPr>
        <w:rPr>
          <w:lang w:val="pt-BR"/>
        </w:rPr>
      </w:pPr>
    </w:p>
    <w:p w14:paraId="6C448A17" w14:textId="352FE56E" w:rsidR="00611F59" w:rsidRDefault="00611F59" w:rsidP="00611F59">
      <w:pPr>
        <w:rPr>
          <w:lang w:val="pt-BR"/>
        </w:rPr>
      </w:pPr>
      <w:r w:rsidRPr="00611F59">
        <w:rPr>
          <w:lang w:val="pt-BR"/>
        </w:rPr>
        <w:t>A aprendizagem automática explora o estudo e construção de algoritmos que podem aprender e fazer previsões sobre os dados. Tais algoritmos funcionam através da construção de um modelo a partir de exemplos de entradas, a fim de fazer previsões ou decisões orientadas por dados, em vez de seguir instruções de programas estritamente estáticos.</w:t>
      </w:r>
    </w:p>
    <w:p w14:paraId="09818D9F" w14:textId="77777777" w:rsidR="00611F59" w:rsidRPr="00611F59" w:rsidRDefault="00611F59" w:rsidP="00611F59">
      <w:pPr>
        <w:rPr>
          <w:lang w:val="pt-BR"/>
        </w:rPr>
      </w:pPr>
    </w:p>
    <w:p w14:paraId="1C728EDE" w14:textId="31F41547" w:rsidR="00611F59" w:rsidRPr="00611F59" w:rsidRDefault="00611F59" w:rsidP="00611F59">
      <w:pPr>
        <w:rPr>
          <w:lang w:val="pt-BR"/>
        </w:rPr>
      </w:pPr>
      <w:r w:rsidRPr="00611F59">
        <w:rPr>
          <w:lang w:val="pt-BR"/>
        </w:rPr>
        <w:t>Todas as definições acima são corretas; em suma, "Aprendizagem por Máquina é uma coleção de algoritmos e técnicas utilizadas para criar sistemas computacionais que aprendem com os dados a fim de fazer previsões e inferências".</w:t>
      </w:r>
    </w:p>
    <w:p w14:paraId="71DF8D86" w14:textId="7BE11051" w:rsidR="00611F59" w:rsidRDefault="00611F59" w:rsidP="00611F59">
      <w:pPr>
        <w:rPr>
          <w:lang w:val="pt-BR"/>
        </w:rPr>
      </w:pPr>
      <w:r w:rsidRPr="00611F59">
        <w:rPr>
          <w:lang w:val="pt-BR"/>
        </w:rPr>
        <w:t>A área de aplicação da aprendizagem de máquinas é abundante. Vejamos algumas das aplicações quotidianas mais comuns da Aprendizagem Automática que acontece à nossa volta.</w:t>
      </w:r>
    </w:p>
    <w:p w14:paraId="043BF73B" w14:textId="77777777" w:rsidR="00611F59" w:rsidRPr="00611F59" w:rsidRDefault="00611F59" w:rsidP="00611F59">
      <w:pPr>
        <w:rPr>
          <w:lang w:val="pt-BR"/>
        </w:rPr>
      </w:pPr>
    </w:p>
    <w:p w14:paraId="40974058" w14:textId="45AD227A" w:rsidR="00611F59" w:rsidRDefault="00611F59" w:rsidP="00611F59">
      <w:pPr>
        <w:rPr>
          <w:lang w:val="pt-BR"/>
        </w:rPr>
      </w:pPr>
      <w:r w:rsidRPr="00611F59">
        <w:rPr>
          <w:lang w:val="pt-BR"/>
        </w:rPr>
        <w:t xml:space="preserve">Sistema de Recomendação: O </w:t>
      </w:r>
      <w:proofErr w:type="spellStart"/>
      <w:r w:rsidRPr="00611F59">
        <w:rPr>
          <w:lang w:val="pt-BR"/>
        </w:rPr>
        <w:t>YouTube</w:t>
      </w:r>
      <w:proofErr w:type="spellEnd"/>
      <w:r w:rsidRPr="00611F59">
        <w:rPr>
          <w:lang w:val="pt-BR"/>
        </w:rPr>
        <w:t xml:space="preserve"> traz vídeos para cada um dos seus utilizadores, com base num sistema de recomendação que acredita que o utilizador individual estará interessado.</w:t>
      </w:r>
      <w:r>
        <w:rPr>
          <w:lang w:val="pt-BR"/>
        </w:rPr>
        <w:t xml:space="preserve"> </w:t>
      </w:r>
      <w:r w:rsidRPr="00611F59">
        <w:rPr>
          <w:lang w:val="pt-BR"/>
        </w:rPr>
        <w:t xml:space="preserve">Da mesma forma, a </w:t>
      </w:r>
      <w:proofErr w:type="spellStart"/>
      <w:r w:rsidRPr="00611F59">
        <w:rPr>
          <w:lang w:val="pt-BR"/>
        </w:rPr>
        <w:t>Amazon</w:t>
      </w:r>
      <w:proofErr w:type="spellEnd"/>
      <w:r w:rsidRPr="00611F59">
        <w:rPr>
          <w:lang w:val="pt-BR"/>
        </w:rPr>
        <w:t xml:space="preserve"> e outros retalhistas electrónicos sugerem produtos nos quais o cliente estará interessado e com probabilidade de comprar, analisando o histórico de compras de um cliente e um grande inventário de produtos.</w:t>
      </w:r>
      <w:r>
        <w:rPr>
          <w:lang w:val="pt-BR"/>
        </w:rPr>
        <w:t xml:space="preserve"> Um outro exemplo são o</w:t>
      </w:r>
      <w:r w:rsidRPr="00611F59">
        <w:rPr>
          <w:lang w:val="pt-BR"/>
        </w:rPr>
        <w:t xml:space="preserve">s fornecedores de serviços de e-mail </w:t>
      </w:r>
      <w:r>
        <w:rPr>
          <w:lang w:val="pt-BR"/>
        </w:rPr>
        <w:t xml:space="preserve">que </w:t>
      </w:r>
      <w:r w:rsidRPr="00611F59">
        <w:rPr>
          <w:lang w:val="pt-BR"/>
        </w:rPr>
        <w:t xml:space="preserve">utilizam um modelo de </w:t>
      </w:r>
      <w:proofErr w:type="spellStart"/>
      <w:r w:rsidR="00AE0F7C" w:rsidRPr="00AE0F7C">
        <w:rPr>
          <w:i/>
          <w:iCs/>
          <w:lang w:val="pt-BR"/>
        </w:rPr>
        <w:t>machine</w:t>
      </w:r>
      <w:proofErr w:type="spellEnd"/>
      <w:r w:rsidR="00AE0F7C" w:rsidRPr="00AE0F7C">
        <w:rPr>
          <w:i/>
          <w:iCs/>
          <w:lang w:val="pt-BR"/>
        </w:rPr>
        <w:t xml:space="preserve"> </w:t>
      </w:r>
      <w:proofErr w:type="spellStart"/>
      <w:r w:rsidR="00AE0F7C" w:rsidRPr="00AE0F7C">
        <w:rPr>
          <w:i/>
          <w:iCs/>
          <w:lang w:val="pt-BR"/>
        </w:rPr>
        <w:t>learning</w:t>
      </w:r>
      <w:proofErr w:type="spellEnd"/>
      <w:r w:rsidRPr="00611F59">
        <w:rPr>
          <w:lang w:val="pt-BR"/>
        </w:rPr>
        <w:t xml:space="preserve"> que pode detectar e mover automaticamente as mensagens não solicitadas para a pasta de spam.</w:t>
      </w:r>
    </w:p>
    <w:p w14:paraId="54EE2C93" w14:textId="5030F9A3" w:rsidR="00AE0F7C" w:rsidRDefault="00AE0F7C" w:rsidP="00611F59">
      <w:pPr>
        <w:rPr>
          <w:lang w:val="pt-BR"/>
        </w:rPr>
      </w:pPr>
    </w:p>
    <w:p w14:paraId="6909CD1D" w14:textId="1E1087DA" w:rsidR="00AE0F7C" w:rsidRDefault="00AE0F7C" w:rsidP="00AE0F7C">
      <w:pPr>
        <w:rPr>
          <w:lang w:eastAsia="x-none"/>
        </w:rPr>
      </w:pPr>
      <w:r>
        <w:rPr>
          <w:lang w:eastAsia="x-none"/>
        </w:rPr>
        <w:t xml:space="preserve">Prospeção da identificação do cliente: Bancos, companhias de seguros e organizações financeiras têm modelos de </w:t>
      </w:r>
      <w:proofErr w:type="spellStart"/>
      <w:r w:rsidRPr="00AE0F7C">
        <w:rPr>
          <w:i/>
          <w:iCs/>
          <w:lang w:eastAsia="x-none"/>
        </w:rPr>
        <w:t>machine</w:t>
      </w:r>
      <w:proofErr w:type="spellEnd"/>
      <w:r w:rsidRPr="00AE0F7C">
        <w:rPr>
          <w:i/>
          <w:iCs/>
          <w:lang w:eastAsia="x-none"/>
        </w:rPr>
        <w:t xml:space="preserve"> </w:t>
      </w:r>
      <w:proofErr w:type="spellStart"/>
      <w:r w:rsidRPr="00AE0F7C">
        <w:rPr>
          <w:i/>
          <w:iCs/>
          <w:lang w:eastAsia="x-none"/>
        </w:rPr>
        <w:t>learning</w:t>
      </w:r>
      <w:proofErr w:type="spellEnd"/>
      <w:r>
        <w:rPr>
          <w:lang w:eastAsia="x-none"/>
        </w:rPr>
        <w:t xml:space="preserve"> que desencadeiam alertas para que as organizações comecem a intervir na altura certa para se envolverem com as ofertas certas para o cliente e persuadi-los a converterem-se mais cedo. Estes modelos observam o padrão de comportamento de um utilizador durante o período inicial e mapeiam-no para os comportamentos passados de todos os utilizadores para identificar aqueles que irão comprar o produto e aqueles que não irão.</w:t>
      </w:r>
    </w:p>
    <w:p w14:paraId="7B386E63" w14:textId="3EEFD502" w:rsidR="00AE0F7C" w:rsidRDefault="00AE0F7C" w:rsidP="00AE0F7C">
      <w:pPr>
        <w:rPr>
          <w:lang w:eastAsia="x-none"/>
        </w:rPr>
      </w:pPr>
    </w:p>
    <w:p w14:paraId="73BDBA58" w14:textId="77777777" w:rsidR="00AE0F7C" w:rsidRDefault="00AE0F7C" w:rsidP="00AE0F7C">
      <w:pPr>
        <w:rPr>
          <w:lang w:eastAsia="x-none"/>
        </w:rPr>
      </w:pPr>
      <w:r>
        <w:rPr>
          <w:lang w:eastAsia="x-none"/>
        </w:rPr>
        <w:t xml:space="preserve">Em 1950, Alan </w:t>
      </w:r>
      <w:proofErr w:type="spellStart"/>
      <w:r>
        <w:rPr>
          <w:lang w:eastAsia="x-none"/>
        </w:rPr>
        <w:t>Turing</w:t>
      </w:r>
      <w:proofErr w:type="spellEnd"/>
      <w:r>
        <w:rPr>
          <w:lang w:eastAsia="x-none"/>
        </w:rPr>
        <w:t xml:space="preserve">, um conhecido cientista informático, propôs um teste conhecido como </w:t>
      </w:r>
      <w:proofErr w:type="spellStart"/>
      <w:r>
        <w:rPr>
          <w:lang w:eastAsia="x-none"/>
        </w:rPr>
        <w:t>Turing</w:t>
      </w:r>
      <w:proofErr w:type="spellEnd"/>
      <w:r>
        <w:rPr>
          <w:lang w:eastAsia="x-none"/>
        </w:rPr>
        <w:t xml:space="preserve"> no seu famoso artigo "</w:t>
      </w:r>
      <w:proofErr w:type="spellStart"/>
      <w:r>
        <w:rPr>
          <w:lang w:eastAsia="x-none"/>
        </w:rPr>
        <w:t>Computing</w:t>
      </w:r>
      <w:proofErr w:type="spellEnd"/>
      <w:r>
        <w:rPr>
          <w:lang w:eastAsia="x-none"/>
        </w:rPr>
        <w:t xml:space="preserve"> </w:t>
      </w:r>
      <w:proofErr w:type="spellStart"/>
      <w:r>
        <w:rPr>
          <w:lang w:eastAsia="x-none"/>
        </w:rPr>
        <w:t>Machinery</w:t>
      </w:r>
      <w:proofErr w:type="spellEnd"/>
      <w:r>
        <w:rPr>
          <w:lang w:eastAsia="x-none"/>
        </w:rPr>
        <w:t xml:space="preserve"> </w:t>
      </w:r>
      <w:proofErr w:type="spellStart"/>
      <w:r>
        <w:rPr>
          <w:lang w:eastAsia="x-none"/>
        </w:rPr>
        <w:t>and</w:t>
      </w:r>
      <w:proofErr w:type="spellEnd"/>
      <w:r>
        <w:rPr>
          <w:lang w:eastAsia="x-none"/>
        </w:rPr>
        <w:t xml:space="preserve"> </w:t>
      </w:r>
      <w:proofErr w:type="spellStart"/>
      <w:r>
        <w:rPr>
          <w:lang w:eastAsia="x-none"/>
        </w:rPr>
        <w:t>Intelligence</w:t>
      </w:r>
      <w:proofErr w:type="spellEnd"/>
      <w:r>
        <w:rPr>
          <w:lang w:eastAsia="x-none"/>
        </w:rPr>
        <w:t>". O teste foi concebido para fornecer uma definição operacional satisfatória de inteligência, o que exigia que um ser humano não fosse capaz de distinguir a máquina de outro ser humano, utilizando as respostas às perguntas colocadas a ambos.</w:t>
      </w:r>
    </w:p>
    <w:p w14:paraId="50A2B79B" w14:textId="77777777" w:rsidR="00AE0F7C" w:rsidRDefault="00AE0F7C" w:rsidP="00AE0F7C">
      <w:pPr>
        <w:rPr>
          <w:lang w:eastAsia="x-none"/>
        </w:rPr>
      </w:pPr>
      <w:r>
        <w:rPr>
          <w:lang w:eastAsia="x-none"/>
        </w:rPr>
        <w:t xml:space="preserve">Para poder passar no teste de </w:t>
      </w:r>
      <w:proofErr w:type="spellStart"/>
      <w:r>
        <w:rPr>
          <w:lang w:eastAsia="x-none"/>
        </w:rPr>
        <w:t>Turing</w:t>
      </w:r>
      <w:proofErr w:type="spellEnd"/>
      <w:r>
        <w:rPr>
          <w:lang w:eastAsia="x-none"/>
        </w:rPr>
        <w:t>, o computador deve possuir as seguintes capacidades:</w:t>
      </w:r>
    </w:p>
    <w:p w14:paraId="0D6A960B" w14:textId="77777777" w:rsidR="00AE0F7C" w:rsidRDefault="00AE0F7C" w:rsidP="00AE0F7C">
      <w:pPr>
        <w:rPr>
          <w:lang w:eastAsia="x-none"/>
        </w:rPr>
      </w:pPr>
    </w:p>
    <w:p w14:paraId="4D0AEA94" w14:textId="77777777" w:rsidR="00AE0F7C" w:rsidRDefault="00AE0F7C" w:rsidP="00AE0F7C">
      <w:pPr>
        <w:rPr>
          <w:lang w:eastAsia="x-none"/>
        </w:rPr>
      </w:pPr>
      <w:r>
        <w:rPr>
          <w:lang w:eastAsia="x-none"/>
        </w:rPr>
        <w:t>- Processamento de linguagem natural, para ser capaz de comunicar com sucesso numa língua escolhida</w:t>
      </w:r>
    </w:p>
    <w:p w14:paraId="36D60DA7" w14:textId="77777777" w:rsidR="00AE0F7C" w:rsidRDefault="00AE0F7C" w:rsidP="00AE0F7C">
      <w:pPr>
        <w:rPr>
          <w:lang w:eastAsia="x-none"/>
        </w:rPr>
      </w:pPr>
    </w:p>
    <w:p w14:paraId="4CD689FF" w14:textId="77777777" w:rsidR="00AE0F7C" w:rsidRDefault="00AE0F7C" w:rsidP="00AE0F7C">
      <w:pPr>
        <w:rPr>
          <w:lang w:eastAsia="x-none"/>
        </w:rPr>
      </w:pPr>
      <w:r>
        <w:rPr>
          <w:lang w:eastAsia="x-none"/>
        </w:rPr>
        <w:t xml:space="preserve">- Representação de conhecimentos, para armazenar a informação fornecida antes ou durante o interrogatório que pode ajudar a encontrar informação, a tomar decisões e a planear. Isto é também conhecido como 'Expert </w:t>
      </w:r>
      <w:proofErr w:type="spellStart"/>
      <w:r>
        <w:rPr>
          <w:lang w:eastAsia="x-none"/>
        </w:rPr>
        <w:t>System</w:t>
      </w:r>
      <w:proofErr w:type="spellEnd"/>
      <w:r>
        <w:rPr>
          <w:lang w:eastAsia="x-none"/>
        </w:rPr>
        <w:t xml:space="preserve">'. </w:t>
      </w:r>
    </w:p>
    <w:p w14:paraId="5D78DCAB" w14:textId="77777777" w:rsidR="00AE0F7C" w:rsidRDefault="00AE0F7C" w:rsidP="00AE0F7C">
      <w:pPr>
        <w:rPr>
          <w:lang w:eastAsia="x-none"/>
        </w:rPr>
      </w:pPr>
    </w:p>
    <w:p w14:paraId="00B66E95" w14:textId="6CDF60C0" w:rsidR="00AE0F7C" w:rsidRDefault="00AE0F7C" w:rsidP="00AE0F7C">
      <w:pPr>
        <w:rPr>
          <w:lang w:eastAsia="x-none"/>
        </w:rPr>
      </w:pPr>
      <w:r>
        <w:rPr>
          <w:lang w:eastAsia="x-none"/>
        </w:rPr>
        <w:t>- Raciocínio automatizado (discurso), para utilizar a informação do mapa de conhecimento armazenada para responder a perguntas e para tirar novas conclusões, quando necessário</w:t>
      </w:r>
    </w:p>
    <w:p w14:paraId="508FA32E" w14:textId="77777777" w:rsidR="00AE0F7C" w:rsidRDefault="00AE0F7C" w:rsidP="00AE0F7C">
      <w:pPr>
        <w:rPr>
          <w:lang w:eastAsia="x-none"/>
        </w:rPr>
      </w:pPr>
    </w:p>
    <w:p w14:paraId="71BCF12A" w14:textId="2F413D2C" w:rsidR="00AE0F7C" w:rsidRDefault="00AE0F7C" w:rsidP="00AE0F7C">
      <w:pPr>
        <w:rPr>
          <w:lang w:eastAsia="x-none"/>
        </w:rPr>
      </w:pPr>
      <w:r>
        <w:rPr>
          <w:lang w:eastAsia="x-none"/>
        </w:rPr>
        <w:t>- Aprendizagem da máquina, para analisar dados para detetar e extrapolar padrões que ajudarão a adaptar-se a novas circunstâncias</w:t>
      </w:r>
    </w:p>
    <w:p w14:paraId="49076F3D" w14:textId="77777777" w:rsidR="00AE0F7C" w:rsidRDefault="00AE0F7C" w:rsidP="00AE0F7C">
      <w:pPr>
        <w:rPr>
          <w:lang w:eastAsia="x-none"/>
        </w:rPr>
      </w:pPr>
    </w:p>
    <w:p w14:paraId="666F7C43" w14:textId="7330DF93" w:rsidR="00AE0F7C" w:rsidRDefault="00AE0F7C" w:rsidP="00AE0F7C">
      <w:pPr>
        <w:rPr>
          <w:lang w:eastAsia="x-none"/>
        </w:rPr>
      </w:pPr>
      <w:r>
        <w:rPr>
          <w:lang w:eastAsia="x-none"/>
        </w:rPr>
        <w:t>- Visão por computador para perceber objetos ou a análise de imagens para encontrar características das imagens</w:t>
      </w:r>
    </w:p>
    <w:p w14:paraId="34FDF972" w14:textId="77777777" w:rsidR="00CB4261" w:rsidRDefault="00CB4261" w:rsidP="00AE0F7C">
      <w:pPr>
        <w:rPr>
          <w:lang w:eastAsia="x-none"/>
        </w:rPr>
      </w:pPr>
    </w:p>
    <w:p w14:paraId="5DFEF220" w14:textId="1AEE2635" w:rsidR="00AE0F7C" w:rsidRDefault="00AE0F7C" w:rsidP="00AE0F7C">
      <w:pPr>
        <w:rPr>
          <w:lang w:eastAsia="x-none"/>
        </w:rPr>
      </w:pPr>
      <w:r>
        <w:rPr>
          <w:lang w:eastAsia="x-none"/>
        </w:rPr>
        <w:t>- Dispositivos robóticos que podem manipular e interagir com o seu ambiente. Isso significa movimentar os objetos com base nas circunstâncias</w:t>
      </w:r>
    </w:p>
    <w:p w14:paraId="189BA306" w14:textId="77777777" w:rsidR="00AE0F7C" w:rsidRDefault="00AE0F7C" w:rsidP="00AE0F7C">
      <w:pPr>
        <w:rPr>
          <w:lang w:eastAsia="x-none"/>
        </w:rPr>
      </w:pPr>
    </w:p>
    <w:p w14:paraId="25C9D826" w14:textId="7A506726" w:rsidR="00AE0F7C" w:rsidRDefault="00AE0F7C" w:rsidP="00AE0F7C">
      <w:pPr>
        <w:rPr>
          <w:lang w:eastAsia="x-none"/>
        </w:rPr>
      </w:pPr>
      <w:r>
        <w:rPr>
          <w:lang w:eastAsia="x-none"/>
        </w:rPr>
        <w:t xml:space="preserve">- Planeamento, programação e otimização, o que significa descobrir formas de tomar planos de decisão ou alcançar objetivos especificados, bem como analisar o desempenho dos planos e desenhos. </w:t>
      </w:r>
    </w:p>
    <w:p w14:paraId="4B7601C5" w14:textId="77777777" w:rsidR="00AE0F7C" w:rsidRDefault="00AE0F7C" w:rsidP="00AE0F7C">
      <w:pPr>
        <w:rPr>
          <w:lang w:eastAsia="x-none"/>
        </w:rPr>
      </w:pPr>
    </w:p>
    <w:p w14:paraId="058C4FA9" w14:textId="0E576BC0" w:rsidR="00611F59" w:rsidRDefault="00AE0F7C" w:rsidP="00611F59">
      <w:pPr>
        <w:rPr>
          <w:lang w:eastAsia="x-none"/>
        </w:rPr>
      </w:pPr>
      <w:r w:rsidRPr="00AE0F7C">
        <w:rPr>
          <w:lang w:eastAsia="x-none"/>
        </w:rPr>
        <w:t>As sete áreas de capacidade de IA acima mencionadas têm assistido a uma grande quantidade de investigação e crescimento ao longo dos anos. Embora muitos dos termos nestas áreas sejam utilizados de forma intercambiável, podemos ver pela descrição que os seus objetivos são diferentes. Em particular, a aprendizagem mecânica tem visto um âmbito de atuação transversal a todas as sete áreas da IA.</w:t>
      </w:r>
    </w:p>
    <w:p w14:paraId="3B6C3432" w14:textId="77777777" w:rsidR="00CB4261" w:rsidRDefault="00CB4261" w:rsidP="00CB4261">
      <w:pPr>
        <w:keepNext/>
      </w:pPr>
      <w:r w:rsidRPr="00CB4261">
        <w:rPr>
          <w:noProof/>
          <w:lang w:eastAsia="x-none"/>
        </w:rPr>
        <w:lastRenderedPageBreak/>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Default="00CB4261" w:rsidP="00CB4261">
      <w:pPr>
        <w:pStyle w:val="Caption"/>
        <w:rPr>
          <w:lang w:eastAsia="x-none"/>
        </w:rPr>
      </w:pPr>
      <w:r>
        <w:t xml:space="preserve">Figura </w:t>
      </w:r>
      <w:fldSimple w:instr=" SEQ Figura \* ARABIC ">
        <w:r>
          <w:rPr>
            <w:noProof/>
          </w:rPr>
          <w:t>2</w:t>
        </w:r>
      </w:fldSimple>
      <w:r>
        <w:t xml:space="preserve"> - </w:t>
      </w:r>
      <w:proofErr w:type="spellStart"/>
      <w:r>
        <w:t>Areas</w:t>
      </w:r>
      <w:proofErr w:type="spellEnd"/>
      <w:r>
        <w:t xml:space="preserve"> do </w:t>
      </w:r>
      <w:proofErr w:type="spellStart"/>
      <w:r>
        <w:t>machine</w:t>
      </w:r>
      <w:proofErr w:type="spellEnd"/>
      <w:r>
        <w:t xml:space="preserve"> </w:t>
      </w:r>
      <w:proofErr w:type="spellStart"/>
      <w:r>
        <w:t>learning</w:t>
      </w:r>
      <w:proofErr w:type="spellEnd"/>
    </w:p>
    <w:p w14:paraId="748B97DA" w14:textId="4E84CDA8" w:rsidR="00CB4261" w:rsidRDefault="00CB4261" w:rsidP="00611F59">
      <w:pPr>
        <w:rPr>
          <w:lang w:eastAsia="x-none"/>
        </w:rPr>
      </w:pPr>
    </w:p>
    <w:p w14:paraId="1DCD3862" w14:textId="3C789B1D" w:rsidR="00CB4261" w:rsidRDefault="00CB4261" w:rsidP="00CB4261">
      <w:pPr>
        <w:rPr>
          <w:lang w:eastAsia="x-none"/>
        </w:rPr>
      </w:pPr>
      <w:r>
        <w:rPr>
          <w:lang w:eastAsia="x-none"/>
        </w:rPr>
        <w:t xml:space="preserve">O estudioso alemão </w:t>
      </w:r>
      <w:proofErr w:type="spellStart"/>
      <w:r>
        <w:rPr>
          <w:lang w:eastAsia="x-none"/>
        </w:rPr>
        <w:t>Gottfried</w:t>
      </w:r>
      <w:proofErr w:type="spellEnd"/>
      <w:r>
        <w:rPr>
          <w:lang w:eastAsia="x-none"/>
        </w:rPr>
        <w:t xml:space="preserve"> </w:t>
      </w:r>
      <w:proofErr w:type="spellStart"/>
      <w:r>
        <w:rPr>
          <w:lang w:eastAsia="x-none"/>
        </w:rPr>
        <w:t>Achenwall</w:t>
      </w:r>
      <w:proofErr w:type="spellEnd"/>
      <w:r>
        <w:rPr>
          <w:lang w:eastAsia="x-none"/>
        </w:rPr>
        <w:t xml:space="preserve"> introduziu a palavra "</w:t>
      </w:r>
      <w:proofErr w:type="spellStart"/>
      <w:r>
        <w:rPr>
          <w:lang w:eastAsia="x-none"/>
        </w:rPr>
        <w:t>Statistics</w:t>
      </w:r>
      <w:proofErr w:type="spellEnd"/>
      <w:r>
        <w:rPr>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Pr>
          <w:lang w:eastAsia="x-none"/>
        </w:rPr>
        <w:t>refliam</w:t>
      </w:r>
      <w:proofErr w:type="spellEnd"/>
      <w:r>
        <w:rPr>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Pr>
          <w:lang w:eastAsia="x-none"/>
        </w:rPr>
        <w:t>Statista</w:t>
      </w:r>
      <w:proofErr w:type="spellEnd"/>
      <w:r>
        <w:rPr>
          <w:lang w:eastAsia="x-none"/>
        </w:rPr>
        <w:t xml:space="preserve">" ("estadista" ou "político"); ou seja, o significado destas palavras é "Estado político" ou um Governo. Shakespeare usou uma palavra </w:t>
      </w:r>
      <w:proofErr w:type="spellStart"/>
      <w:r>
        <w:rPr>
          <w:lang w:eastAsia="x-none"/>
        </w:rPr>
        <w:t>Statist</w:t>
      </w:r>
      <w:proofErr w:type="spellEnd"/>
      <w:r>
        <w:rPr>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Default="00CB4261" w:rsidP="00CB4261">
      <w:pPr>
        <w:rPr>
          <w:lang w:eastAsia="x-none"/>
        </w:rPr>
      </w:pPr>
      <w:r>
        <w:rPr>
          <w:lang w:eastAsia="x-none"/>
        </w:rPr>
        <w:t xml:space="preserve">No início do século XIX, as estatísticas atingiram o significado da recolha e classificação dos dados. O político escocês, Sir John </w:t>
      </w:r>
      <w:proofErr w:type="spellStart"/>
      <w:r>
        <w:rPr>
          <w:lang w:eastAsia="x-none"/>
        </w:rPr>
        <w:t>Sinclair</w:t>
      </w:r>
      <w:proofErr w:type="spellEnd"/>
      <w:r>
        <w:rPr>
          <w:lang w:eastAsia="x-none"/>
        </w:rPr>
        <w:t xml:space="preserve">, apresentou-a aos ingleses em 1791 no seu livro </w:t>
      </w:r>
      <w:proofErr w:type="spellStart"/>
      <w:r>
        <w:rPr>
          <w:lang w:eastAsia="x-none"/>
        </w:rPr>
        <w:t>Statistical</w:t>
      </w:r>
      <w:proofErr w:type="spellEnd"/>
      <w:r>
        <w:rPr>
          <w:lang w:eastAsia="x-none"/>
        </w:rPr>
        <w:t xml:space="preserve"> </w:t>
      </w:r>
      <w:proofErr w:type="spellStart"/>
      <w:r>
        <w:rPr>
          <w:lang w:eastAsia="x-none"/>
        </w:rPr>
        <w:t>Account</w:t>
      </w:r>
      <w:proofErr w:type="spellEnd"/>
      <w:r>
        <w:rPr>
          <w:lang w:eastAsia="x-none"/>
        </w:rPr>
        <w:t xml:space="preserve"> </w:t>
      </w:r>
      <w:proofErr w:type="spellStart"/>
      <w:r>
        <w:rPr>
          <w:lang w:eastAsia="x-none"/>
        </w:rPr>
        <w:t>of</w:t>
      </w:r>
      <w:proofErr w:type="spellEnd"/>
      <w:r>
        <w:rPr>
          <w:lang w:eastAsia="x-none"/>
        </w:rPr>
        <w:t xml:space="preserve"> </w:t>
      </w:r>
      <w:proofErr w:type="spellStart"/>
      <w:r>
        <w:rPr>
          <w:lang w:eastAsia="x-none"/>
        </w:rPr>
        <w:t>Scotland</w:t>
      </w:r>
      <w:proofErr w:type="spellEnd"/>
      <w:r>
        <w:rPr>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77777777" w:rsidR="00CB4261" w:rsidRPr="00611F59" w:rsidRDefault="00CB4261" w:rsidP="00611F59">
      <w:pPr>
        <w:rPr>
          <w:lang w:val="pt-BR"/>
        </w:rPr>
      </w:pPr>
    </w:p>
    <w:p w14:paraId="72EA283C" w14:textId="2294E4BB" w:rsidR="002F2DE2" w:rsidRDefault="00432E0E" w:rsidP="0043313E">
      <w:pPr>
        <w:pStyle w:val="Heading3"/>
      </w:pPr>
      <w:r>
        <w:t xml:space="preserve">Aprendizagem Supervisionada </w:t>
      </w:r>
    </w:p>
    <w:p w14:paraId="45179008" w14:textId="3A2B33EB" w:rsidR="00432E0E" w:rsidRDefault="00432E0E" w:rsidP="00432E0E">
      <w:pPr>
        <w:pStyle w:val="TOC1"/>
      </w:pPr>
      <w:r w:rsidRPr="00432E0E">
        <w:t xml:space="preserve">Regressão </w:t>
      </w:r>
      <w:proofErr w:type="spellStart"/>
      <w:r w:rsidR="006348A1">
        <w:t>Logistica</w:t>
      </w:r>
      <w:proofErr w:type="spellEnd"/>
      <w:r w:rsidR="006348A1">
        <w:t xml:space="preserve"> </w:t>
      </w:r>
    </w:p>
    <w:p w14:paraId="6EC33975" w14:textId="528021AF" w:rsidR="00432E0E" w:rsidRDefault="00432E0E" w:rsidP="00432E0E"/>
    <w:p w14:paraId="18990ADF" w14:textId="556E0071" w:rsidR="00432E0E" w:rsidRDefault="00432E0E" w:rsidP="00432E0E">
      <w:r>
        <w:t>O resultado a prever</w:t>
      </w:r>
      <w:r w:rsidRPr="00432E0E">
        <w:t xml:space="preserve"> é um número contínuo em relevância com um dado conjunto de dados de entrada. Exemplos de casos de utilização são previsões de vendas a retalho, previsão do número de funcionários necessários para cada turno, número de lugares de estacionamento necessários para uma loja de retalho, pontuação de crédito, para um cliente, etc.</w:t>
      </w:r>
    </w:p>
    <w:p w14:paraId="7813CFC8" w14:textId="2B17189B" w:rsidR="00432E0E" w:rsidRDefault="00432E0E" w:rsidP="00432E0E"/>
    <w:p w14:paraId="3017A9FB" w14:textId="251EF31B" w:rsidR="00432E0E" w:rsidRDefault="00432E0E" w:rsidP="00432E0E">
      <w:r>
        <w:t xml:space="preserve">Classificadores </w:t>
      </w:r>
    </w:p>
    <w:p w14:paraId="1E4B9569" w14:textId="161C8330" w:rsidR="00432E0E" w:rsidRDefault="00432E0E" w:rsidP="00432E0E">
      <w:r>
        <w:t>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considerando a sua contribuição. Um exemplo de caso de utilização é a filtragem de correio eletrónico não desejado em que o resultado esperado é classificar um e-mail em "spam" ou "não spam".</w:t>
      </w:r>
    </w:p>
    <w:p w14:paraId="54AF9617" w14:textId="77777777" w:rsidR="00432E0E" w:rsidRDefault="00432E0E" w:rsidP="00432E0E">
      <w:r>
        <w:t>A construção de modelos de aprendizagem supervisionada por máquinas tem três fases:</w:t>
      </w:r>
    </w:p>
    <w:p w14:paraId="6F1DCBFD" w14:textId="77777777" w:rsidR="00432E0E" w:rsidRDefault="00432E0E" w:rsidP="00432E0E">
      <w:r>
        <w:t>1. Formação: O algoritmo será fornecido com dados históricos</w:t>
      </w:r>
    </w:p>
    <w:p w14:paraId="2F610802" w14:textId="5EE18427" w:rsidR="00432E0E" w:rsidRDefault="00432E0E" w:rsidP="00432E0E">
      <w:r>
        <w:t>dados com a saída mapeada. O algoritmo aprenderá o padrões dentro dos dados de entrada para cada saída e representam que como equação estatística, que também é vulgarmente conhecida como modelo.</w:t>
      </w:r>
    </w:p>
    <w:p w14:paraId="6768DB24" w14:textId="00BE7A7E" w:rsidR="00432E0E" w:rsidRDefault="00432E0E" w:rsidP="00432E0E">
      <w:r>
        <w:t>2. Teste ou validação: Nesta fase é avaliado o desempenho do modelo formado, geralmente aplicando-o num conjunto de dados (que não foi utilizado como parte da formação) para prever a classe ou evento.</w:t>
      </w:r>
    </w:p>
    <w:p w14:paraId="0C97C375" w14:textId="576851F8" w:rsidR="00432E0E" w:rsidRDefault="00432E0E" w:rsidP="00432E0E">
      <w:r>
        <w:t>3. Predição: Aqui aplicamos o modelo treinado a um conjunto de dados que não fazia parte nem da formação nem dos testes. A previsão será utilizada para orientar as decisões empresariais.</w:t>
      </w:r>
    </w:p>
    <w:p w14:paraId="581D6B3D" w14:textId="7BA7DC52" w:rsidR="00B20AA7" w:rsidRDefault="00B20AA7" w:rsidP="00432E0E"/>
    <w:p w14:paraId="71BC3BD5" w14:textId="000E534A" w:rsidR="00B20AA7" w:rsidRDefault="00B20AA7" w:rsidP="00432E0E">
      <w:r>
        <w:t xml:space="preserve">Árvores de decisão </w:t>
      </w:r>
    </w:p>
    <w:p w14:paraId="409DE37F" w14:textId="042D6006" w:rsidR="00B20AA7" w:rsidRDefault="00B20AA7" w:rsidP="00432E0E"/>
    <w:p w14:paraId="52EFD54B" w14:textId="222E7A72" w:rsidR="00B20AA7" w:rsidRDefault="00B20AA7" w:rsidP="00B20AA7">
      <w:r>
        <w:t xml:space="preserve">Em 1986, J. R. </w:t>
      </w:r>
      <w:proofErr w:type="spellStart"/>
      <w:r>
        <w:t>Quinlan</w:t>
      </w:r>
      <w:proofErr w:type="spellEnd"/>
      <w: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Default="00B20AA7" w:rsidP="00B20AA7"/>
    <w:p w14:paraId="20A14BF8" w14:textId="77777777" w:rsidR="00B20AA7" w:rsidRDefault="00B20AA7" w:rsidP="00B20AA7">
      <w: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Default="00B20AA7" w:rsidP="00B20AA7"/>
    <w:p w14:paraId="0AAC433E" w14:textId="77777777" w:rsidR="00B20AA7" w:rsidRDefault="00B20AA7" w:rsidP="00B20AA7">
      <w:r>
        <w:t>- Nó radicular</w:t>
      </w:r>
    </w:p>
    <w:p w14:paraId="0D9C4B56" w14:textId="77777777" w:rsidR="00B20AA7" w:rsidRDefault="00B20AA7" w:rsidP="00B20AA7">
      <w:r>
        <w:t>- Nó de ramificação</w:t>
      </w:r>
    </w:p>
    <w:p w14:paraId="13FBD6C1" w14:textId="6C1C2D18" w:rsidR="00432E0E" w:rsidRDefault="00B20AA7" w:rsidP="00B20AA7">
      <w:r>
        <w:t>- Nó de folha (etiqueta de classe)</w:t>
      </w:r>
    </w:p>
    <w:p w14:paraId="0FFAEF14" w14:textId="28B28166" w:rsidR="00B20AA7" w:rsidRDefault="00B20AA7" w:rsidP="00B20AA7"/>
    <w:p w14:paraId="4F30F63F" w14:textId="77777777" w:rsidR="00B20AA7" w:rsidRDefault="00B20AA7" w:rsidP="00B20AA7">
      <w:r>
        <w:t xml:space="preserve">Máquina </w:t>
      </w:r>
      <w:proofErr w:type="spellStart"/>
      <w:r>
        <w:t>Vectorial</w:t>
      </w:r>
      <w:proofErr w:type="spellEnd"/>
      <w:r>
        <w:t xml:space="preserve"> de Apoio (SVM)</w:t>
      </w:r>
    </w:p>
    <w:p w14:paraId="2463A3D2" w14:textId="77777777" w:rsidR="00B20AA7" w:rsidRDefault="00B20AA7" w:rsidP="00B20AA7"/>
    <w:p w14:paraId="631AE332" w14:textId="74722F2E" w:rsidR="00B20AA7" w:rsidRDefault="00B20AA7" w:rsidP="00B20AA7">
      <w:r>
        <w:t xml:space="preserve">Vladimir N. </w:t>
      </w:r>
      <w:proofErr w:type="spellStart"/>
      <w:r>
        <w:t>Vapnik</w:t>
      </w:r>
      <w:proofErr w:type="spellEnd"/>
      <w:r>
        <w:t xml:space="preserve"> e </w:t>
      </w:r>
      <w:proofErr w:type="spellStart"/>
      <w:r>
        <w:t>Alexey</w:t>
      </w:r>
      <w:proofErr w:type="spellEnd"/>
      <w:r>
        <w:t xml:space="preserve"> </w:t>
      </w:r>
      <w:proofErr w:type="spellStart"/>
      <w:r>
        <w:t>Ya</w:t>
      </w:r>
      <w:proofErr w:type="spellEnd"/>
      <w:r>
        <w:t xml:space="preserve">. </w:t>
      </w:r>
      <w:proofErr w:type="spellStart"/>
      <w:r>
        <w:t>Chervonenkis</w:t>
      </w:r>
      <w:proofErr w:type="spellEnd"/>
      <w:r>
        <w:t xml:space="preserve"> em 1963 propuseram a SVM. O principal objetivo da SVM é desenhar um </w:t>
      </w:r>
      <w:proofErr w:type="spellStart"/>
      <w:r>
        <w:t>hiperplano</w:t>
      </w:r>
      <w:proofErr w:type="spellEnd"/>
      <w:r>
        <w:t xml:space="preserve"> que separe as duas classes de forma ótima, de modo a que a margem seja máxima entre o </w:t>
      </w:r>
      <w:proofErr w:type="spellStart"/>
      <w:r>
        <w:t>hiperplano</w:t>
      </w:r>
      <w:proofErr w:type="spellEnd"/>
      <w:r>
        <w:t xml:space="preserve"> e as observações. A figura 3-15 ilustra que existe a possibilidade de diferentes </w:t>
      </w:r>
      <w:proofErr w:type="spellStart"/>
      <w:r>
        <w:t>hiperplanos</w:t>
      </w:r>
      <w:proofErr w:type="spellEnd"/>
      <w:r>
        <w:t>. Contudo, o objetivo da SVM é encontrar aquele que nos dá uma margem elevada.</w:t>
      </w:r>
    </w:p>
    <w:p w14:paraId="5B88E375" w14:textId="2D8AE123" w:rsidR="00B20AA7" w:rsidRDefault="00B20AA7" w:rsidP="00B20AA7"/>
    <w:p w14:paraId="43EBC931" w14:textId="47922F99" w:rsidR="00B20AA7" w:rsidRDefault="00B20AA7" w:rsidP="00B20AA7"/>
    <w:p w14:paraId="4FBE56F6" w14:textId="77777777" w:rsidR="00B20AA7" w:rsidRDefault="00B20AA7" w:rsidP="00B20AA7">
      <w:r>
        <w:t>k Vizinhos mais próximos (</w:t>
      </w:r>
      <w:proofErr w:type="spellStart"/>
      <w:r>
        <w:t>kNN</w:t>
      </w:r>
      <w:proofErr w:type="spellEnd"/>
      <w:r>
        <w:t>)</w:t>
      </w:r>
    </w:p>
    <w:p w14:paraId="541B0697" w14:textId="77777777" w:rsidR="00B20AA7" w:rsidRDefault="00B20AA7" w:rsidP="00B20AA7"/>
    <w:p w14:paraId="2BD8BCED" w14:textId="4968CB55" w:rsidR="00B20AA7" w:rsidRDefault="00B20AA7" w:rsidP="00B20AA7">
      <w: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t>Fix</w:t>
      </w:r>
      <w:proofErr w:type="spellEnd"/>
      <w: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t>kNN</w:t>
      </w:r>
      <w:proofErr w:type="spellEnd"/>
      <w:r>
        <w:t xml:space="preserve"> é a complexidade na pesquisa dos vizinhos mais próximos para cada amostra.</w:t>
      </w:r>
    </w:p>
    <w:p w14:paraId="34D4A36B" w14:textId="77777777" w:rsidR="00B20AA7" w:rsidRDefault="00B20AA7" w:rsidP="00B20AA7"/>
    <w:p w14:paraId="5C8E191C" w14:textId="77777777" w:rsidR="00B20AA7" w:rsidRDefault="00B20AA7" w:rsidP="00B20AA7">
      <w:r>
        <w:t>Coisas a lembrar:</w:t>
      </w:r>
    </w:p>
    <w:p w14:paraId="52662DD3" w14:textId="77777777" w:rsidR="00B20AA7" w:rsidRDefault="00B20AA7" w:rsidP="00B20AA7">
      <w:r>
        <w:t>- Escolher um valor de k ímpar para um problema de duas classes</w:t>
      </w:r>
    </w:p>
    <w:p w14:paraId="4E38CF68" w14:textId="34F8CBA6" w:rsidR="00B20AA7" w:rsidRDefault="00B20AA7" w:rsidP="00B20AA7">
      <w:r>
        <w:t>- k não deve ser um múltiplo do número de classes.</w:t>
      </w:r>
    </w:p>
    <w:p w14:paraId="7E761C8C" w14:textId="77777777" w:rsidR="00B20AA7" w:rsidRPr="00432E0E" w:rsidRDefault="00B20AA7" w:rsidP="00B20AA7"/>
    <w:p w14:paraId="66A0820C" w14:textId="7CC7119E" w:rsidR="00432E0E" w:rsidRDefault="00432E0E" w:rsidP="00432E0E">
      <w:pPr>
        <w:pStyle w:val="Heading3"/>
      </w:pPr>
      <w:r>
        <w:t xml:space="preserve">Aprendizagem Não-Supervisionada </w:t>
      </w:r>
    </w:p>
    <w:p w14:paraId="1DCF1B97" w14:textId="424D5BCC" w:rsidR="00130183" w:rsidRDefault="00432E0E" w:rsidP="00130183">
      <w:r w:rsidRPr="00432E0E">
        <w:t xml:space="preserve">Há situações em que a classe/evento de saída desejada é desconhecida para os dados históricos. O </w:t>
      </w:r>
      <w:r w:rsidR="005261A8" w:rsidRPr="00432E0E">
        <w:t>objetivo</w:t>
      </w:r>
      <w:r w:rsidRPr="00432E0E">
        <w:t xml:space="preserve"> em tais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w:t>
      </w:r>
      <w:r w:rsidRPr="00432E0E">
        <w:lastRenderedPageBreak/>
        <w:t>matéria, são chamados aprendizagem não supervisionada. Vejamos alguns exemplos de aprendizagem não supervisionada.</w:t>
      </w:r>
    </w:p>
    <w:p w14:paraId="2CC78823" w14:textId="7DBE772F" w:rsidR="005261A8" w:rsidRDefault="005261A8" w:rsidP="00130183"/>
    <w:p w14:paraId="1B25FA2D" w14:textId="2EC36A88" w:rsidR="005261A8" w:rsidRDefault="005261A8" w:rsidP="005261A8">
      <w:pPr>
        <w:pStyle w:val="TOC1"/>
      </w:pPr>
      <w:proofErr w:type="spellStart"/>
      <w:r>
        <w:t>Clustering</w:t>
      </w:r>
      <w:proofErr w:type="spellEnd"/>
    </w:p>
    <w:p w14:paraId="19DAB036" w14:textId="77777777" w:rsidR="00B20AA7" w:rsidRPr="00B20AA7" w:rsidRDefault="00B20AA7" w:rsidP="00B20AA7"/>
    <w:p w14:paraId="73351C5D" w14:textId="7F43DF8F" w:rsidR="00B20AA7" w:rsidRDefault="00B20AA7" w:rsidP="00B20AA7">
      <w:r>
        <w:t>O agrupamento é um problema de aprendizagem não supervisionado. O principal objetivo é identificar grupos (chamados clusters) com base em alguma noção de semelhança dentro de um dado conjunto de dados.</w:t>
      </w:r>
    </w:p>
    <w:p w14:paraId="7B51B719" w14:textId="77777777" w:rsidR="00B20AA7" w:rsidRPr="005261A8" w:rsidRDefault="00B20AA7" w:rsidP="00B20AA7">
      <w:r>
        <w:t>As origens da análise de agrupamentos podem ser rastreadas até à área da Antropologia e Psicologia na década de 193. As técnicas de agrupamento mais utilizadas são k-</w:t>
      </w:r>
      <w:proofErr w:type="spellStart"/>
      <w:r>
        <w:t>means</w:t>
      </w:r>
      <w:proofErr w:type="spellEnd"/>
      <w:r>
        <w:t xml:space="preserve"> (divisivo) e hierárquico (aglomerante). </w:t>
      </w:r>
    </w:p>
    <w:p w14:paraId="08EA24A2" w14:textId="77777777" w:rsidR="00B20AA7" w:rsidRDefault="00B20AA7" w:rsidP="00B20AA7">
      <w:r>
        <w:t>Alguns exemplos são o agrupamento de artigos de notícias semelhantes, o agrupamento de clientes semelhantes com base no seu perfil, etc.</w:t>
      </w:r>
    </w:p>
    <w:p w14:paraId="578E0129" w14:textId="198C19B8" w:rsidR="00B20AA7" w:rsidRDefault="00B20AA7" w:rsidP="00B20AA7"/>
    <w:p w14:paraId="7DCF78F4" w14:textId="77777777" w:rsidR="00B20AA7" w:rsidRDefault="00B20AA7" w:rsidP="00B20AA7"/>
    <w:p w14:paraId="1B601A89" w14:textId="0E5126FA" w:rsidR="00B20AA7" w:rsidRDefault="00B20AA7" w:rsidP="00B20AA7">
      <w:r>
        <w:t xml:space="preserve">K </w:t>
      </w:r>
      <w:proofErr w:type="spellStart"/>
      <w:r>
        <w:t>means</w:t>
      </w:r>
      <w:proofErr w:type="spellEnd"/>
    </w:p>
    <w:p w14:paraId="5A510D6D" w14:textId="77777777" w:rsidR="00B20AA7" w:rsidRDefault="00B20AA7" w:rsidP="00B20AA7"/>
    <w:p w14:paraId="734660B3" w14:textId="77777777" w:rsidR="005C2EC8" w:rsidRDefault="005C2EC8" w:rsidP="00B20AA7">
      <w:r w:rsidRPr="005C2EC8">
        <w:t>O objectivo-chave de um algoritmo k-</w:t>
      </w:r>
      <w:proofErr w:type="spellStart"/>
      <w:r w:rsidRPr="005C2EC8">
        <w:t>means</w:t>
      </w:r>
      <w:proofErr w:type="spellEnd"/>
      <w:r w:rsidRPr="005C2EC8">
        <w:t xml:space="preserve"> é organizar os dados em clusters de modo a que haja elevada semelhança </w:t>
      </w:r>
      <w:proofErr w:type="spellStart"/>
      <w:r w:rsidRPr="005C2EC8">
        <w:t>intra-cluster</w:t>
      </w:r>
      <w:proofErr w:type="spellEnd"/>
      <w:r w:rsidRPr="005C2EC8">
        <w:t xml:space="preserve"> e baixa semelhança </w:t>
      </w:r>
      <w:proofErr w:type="spellStart"/>
      <w:r w:rsidRPr="005C2EC8">
        <w:t>inter-cluster</w:t>
      </w:r>
      <w:proofErr w:type="spellEnd"/>
      <w:r w:rsidRPr="005C2EC8">
        <w:t xml:space="preserve">. Um item só pertencerá a um agrupamento, não vários, ou seja, gera um número específico de desarticulado, não hierárquico clusters. </w:t>
      </w:r>
    </w:p>
    <w:p w14:paraId="76CD4986" w14:textId="77777777" w:rsidR="005C2EC8" w:rsidRDefault="005C2EC8" w:rsidP="00B20AA7"/>
    <w:p w14:paraId="29933E4F" w14:textId="1C6DAD05" w:rsidR="00130183" w:rsidRDefault="005C2EC8" w:rsidP="00130183">
      <w:r w:rsidRPr="005C2EC8">
        <w:t>K-</w:t>
      </w:r>
      <w:proofErr w:type="spellStart"/>
      <w:r w:rsidRPr="005C2EC8">
        <w:t>means</w:t>
      </w:r>
      <w:proofErr w:type="spellEnd"/>
      <w:r w:rsidRPr="005C2EC8">
        <w:t xml:space="preserve"> utiliza a estratégia de dividir e conquistar, e é um exemplo clássico de um algoritmo de maximização de expectativas (EM). Os algoritmos EM são constituídos por duas etapas: a primeira etapa é conhecida como expectativa</w:t>
      </w:r>
      <w:r w:rsidR="0068134D">
        <w:t xml:space="preserve"> </w:t>
      </w:r>
      <w:r w:rsidRPr="005C2EC8">
        <w:t>(E) e é utilizada para encontrar o ponto esperado associado a um agrupamento; e a segunda etapa é conhecida como maximização</w:t>
      </w:r>
      <w:r w:rsidR="0068134D">
        <w:t xml:space="preserve"> </w:t>
      </w:r>
      <w:r w:rsidRPr="005C2EC8">
        <w:t>(M) e é utilizada para melhorar a estimativa do agrupamento utilizando o conhecimento da primeira etapa. As duas etapas são processadas repetidamente até se alcançar a convergência.</w:t>
      </w:r>
    </w:p>
    <w:p w14:paraId="4A9B0424" w14:textId="37FAA62E" w:rsidR="005C2EC8" w:rsidRDefault="005C2EC8" w:rsidP="00130183"/>
    <w:p w14:paraId="528342BE" w14:textId="1FF2AA9C" w:rsidR="007F5EF3" w:rsidRPr="0068134D" w:rsidRDefault="00555C67" w:rsidP="007F5EF3">
      <w:pPr>
        <w:rPr>
          <w:lang w:val="pt-BR"/>
        </w:rPr>
      </w:pPr>
      <w:r w:rsidRPr="00555C67">
        <w:rPr>
          <w:lang w:val="pt-BR"/>
        </w:rPr>
        <w:t>K-</w:t>
      </w:r>
      <w:proofErr w:type="spellStart"/>
      <w:r w:rsidRPr="00555C67">
        <w:rPr>
          <w:lang w:val="pt-BR"/>
        </w:rPr>
        <w:t>means</w:t>
      </w:r>
      <w:proofErr w:type="spellEnd"/>
      <w:r w:rsidRPr="00555C67">
        <w:rPr>
          <w:lang w:val="pt-BR"/>
        </w:rPr>
        <w:t xml:space="preserve"> é concebido apenas para a distância Euclidiana.</w:t>
      </w:r>
      <w:bookmarkStart w:id="19" w:name="_Toc61364877"/>
    </w:p>
    <w:p w14:paraId="7C8BBDF2" w14:textId="22BCC129" w:rsidR="007F5EF3" w:rsidRDefault="007F5EF3" w:rsidP="007F5EF3">
      <w:pPr>
        <w:pStyle w:val="Caption"/>
        <w:keepNext/>
      </w:pPr>
    </w:p>
    <w:p w14:paraId="2BC9255F" w14:textId="4164C1E5" w:rsidR="00697802" w:rsidRDefault="00697802" w:rsidP="00697802">
      <w:pPr>
        <w:pStyle w:val="Caption"/>
        <w:keepNext/>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14:paraId="44F5C1CC" w14:textId="77777777" w:rsidTr="00697802">
        <w:tc>
          <w:tcPr>
            <w:tcW w:w="349" w:type="pct"/>
            <w:vAlign w:val="center"/>
          </w:tcPr>
          <w:p w14:paraId="0C5180DB" w14:textId="77777777" w:rsidR="007F5EF3" w:rsidRDefault="007F5EF3" w:rsidP="00697802">
            <w:pPr>
              <w:jc w:val="left"/>
            </w:pPr>
          </w:p>
        </w:tc>
        <w:tc>
          <w:tcPr>
            <w:tcW w:w="4299" w:type="pct"/>
            <w:vAlign w:val="center"/>
          </w:tcPr>
          <w:p w14:paraId="2DC91B11" w14:textId="235305D8" w:rsidR="007F5EF3" w:rsidRPr="00697802" w:rsidRDefault="007F5EF3" w:rsidP="00697802">
            <w:pPr>
              <w:jc w:val="left"/>
            </w:pPr>
            <m:oMathPara>
              <m:oMathParaPr>
                <m:jc m:val="center"/>
              </m:oMathParaPr>
              <m:oMath>
                <m:r>
                  <w:rPr>
                    <w:rFonts w:ascii="Cambria Math" w:hAnsi="Cambria Math"/>
                    <w:lang w:val="en-GB"/>
                  </w:rPr>
                  <m:t>d</m:t>
                </m:r>
                <m:r>
                  <w:rPr>
                    <w:rFonts w:ascii="Cambria Math" w:hAnsi="Cambria Math"/>
                    <w:lang w:val="pt-BR"/>
                  </w:rPr>
                  <m:t xml:space="preserve">= </m:t>
                </m:r>
                <m:rad>
                  <m:radPr>
                    <m:degHide m:val="1"/>
                    <m:ctrlPr>
                      <w:rPr>
                        <w:rFonts w:ascii="Cambria Math" w:hAnsi="Cambria Math"/>
                        <w:i/>
                        <w:lang w:val="en-GB"/>
                      </w:rPr>
                    </m:ctrlPr>
                  </m:radPr>
                  <m:deg/>
                  <m:e>
                    <m:nary>
                      <m:naryPr>
                        <m:chr m:val="∑"/>
                        <m:limLoc m:val="undOvr"/>
                        <m:ctrlPr>
                          <w:rPr>
                            <w:rFonts w:ascii="Cambria Math" w:hAnsi="Cambria Math"/>
                            <w:i/>
                            <w:lang w:val="en-GB"/>
                          </w:rPr>
                        </m:ctrlPr>
                      </m:naryPr>
                      <m:sub>
                        <m:r>
                          <w:rPr>
                            <w:rFonts w:ascii="Cambria Math" w:hAnsi="Cambria Math"/>
                            <w:lang w:val="en-GB"/>
                          </w:rPr>
                          <m:t>I</m:t>
                        </m:r>
                        <m:r>
                          <w:rPr>
                            <w:rFonts w:ascii="Cambria Math" w:hAnsi="Cambria Math"/>
                            <w:lang w:val="pt-BR"/>
                          </w:rPr>
                          <m:t>=1</m:t>
                        </m:r>
                      </m:sub>
                      <m:sup>
                        <m:r>
                          <w:rPr>
                            <w:rFonts w:ascii="Cambria Math" w:hAnsi="Cambria Math"/>
                            <w:lang w:val="en-GB"/>
                          </w:rPr>
                          <m:t>N</m:t>
                        </m:r>
                      </m:sup>
                      <m:e>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Xi</m:t>
                                </m:r>
                                <m:r>
                                  <w:rPr>
                                    <w:rFonts w:ascii="Cambria Math" w:hAnsi="Cambria Math"/>
                                    <w:lang w:val="pt-BR"/>
                                  </w:rPr>
                                  <m:t>-</m:t>
                                </m:r>
                                <m:r>
                                  <w:rPr>
                                    <w:rFonts w:ascii="Cambria Math" w:hAnsi="Cambria Math"/>
                                    <w:lang w:val="en-GB"/>
                                  </w:rPr>
                                  <m:t>Yi</m:t>
                                </m:r>
                              </m:e>
                            </m:d>
                          </m:e>
                          <m:sup>
                            <m:r>
                              <w:rPr>
                                <w:rFonts w:ascii="Cambria Math" w:hAnsi="Cambria Math"/>
                              </w:rPr>
                              <m:t>2</m:t>
                            </m:r>
                          </m:sup>
                        </m:sSup>
                      </m:e>
                    </m:nary>
                  </m:e>
                </m:rad>
              </m:oMath>
            </m:oMathPara>
          </w:p>
        </w:tc>
        <w:tc>
          <w:tcPr>
            <w:tcW w:w="351" w:type="pct"/>
            <w:vAlign w:val="center"/>
          </w:tcPr>
          <w:p w14:paraId="172015EC" w14:textId="1C2EA3E0" w:rsidR="007F5EF3" w:rsidRDefault="00697802" w:rsidP="00697802">
            <w:pPr>
              <w:jc w:val="left"/>
            </w:pPr>
            <w:r>
              <w:t>(</w:t>
            </w:r>
            <w:fldSimple w:instr=" STYLEREF 1 \s ">
              <w:r w:rsidR="0055712D">
                <w:rPr>
                  <w:noProof/>
                </w:rPr>
                <w:t>2</w:t>
              </w:r>
            </w:fldSimple>
            <w:r>
              <w:t>.</w:t>
            </w:r>
            <w:fldSimple w:instr=" SEQ Equação \* ARABIC \s 1 ">
              <w:r>
                <w:rPr>
                  <w:noProof/>
                </w:rPr>
                <w:t>3</w:t>
              </w:r>
            </w:fldSimple>
            <w:r>
              <w:t>)</w:t>
            </w:r>
          </w:p>
        </w:tc>
      </w:tr>
    </w:tbl>
    <w:p w14:paraId="0A3C8AED" w14:textId="4E7AE721" w:rsidR="007F5EF3" w:rsidRDefault="007F5EF3" w:rsidP="007F5EF3"/>
    <w:p w14:paraId="5C01B4A7" w14:textId="487C5870" w:rsidR="00EE5EDF" w:rsidRDefault="00EE5EDF" w:rsidP="007F5EF3"/>
    <w:p w14:paraId="62F16E9C" w14:textId="77777777" w:rsidR="00EE5EDF" w:rsidRDefault="00EE5EDF" w:rsidP="00EE5EDF">
      <w:r>
        <w:t>Análise de Componentes Principais (PCA)</w:t>
      </w:r>
    </w:p>
    <w:p w14:paraId="632D45CA" w14:textId="77777777" w:rsidR="00EE5EDF" w:rsidRDefault="00EE5EDF" w:rsidP="00EE5EDF"/>
    <w:p w14:paraId="65599E7F" w14:textId="6B4E4BB5" w:rsidR="00EE5EDF" w:rsidRDefault="00EE5EDF" w:rsidP="00EE5EDF">
      <w: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F5EF3" w:rsidRDefault="00EE5EDF" w:rsidP="007F5EF3"/>
    <w:p w14:paraId="1479C95B" w14:textId="18D0752B" w:rsidR="00130183" w:rsidRDefault="00130183" w:rsidP="00130183">
      <w:pPr>
        <w:pStyle w:val="Heading3"/>
      </w:pPr>
      <w:proofErr w:type="spellStart"/>
      <w:r>
        <w:t>Frameworks</w:t>
      </w:r>
      <w:proofErr w:type="spellEnd"/>
      <w:r>
        <w:t xml:space="preserve"> para construção de modelos de </w:t>
      </w:r>
      <w:proofErr w:type="spellStart"/>
      <w:r w:rsidRPr="00130183">
        <w:rPr>
          <w:i/>
          <w:iCs/>
        </w:rPr>
        <w:t>Machine</w:t>
      </w:r>
      <w:proofErr w:type="spellEnd"/>
      <w:r w:rsidRPr="00130183">
        <w:rPr>
          <w:i/>
          <w:iCs/>
        </w:rPr>
        <w:t xml:space="preserve"> </w:t>
      </w:r>
      <w:proofErr w:type="spellStart"/>
      <w:r w:rsidRPr="00130183">
        <w:rPr>
          <w:i/>
          <w:iCs/>
        </w:rPr>
        <w:t>Learning</w:t>
      </w:r>
      <w:bookmarkEnd w:id="19"/>
      <w:proofErr w:type="spellEnd"/>
      <w:r>
        <w:t xml:space="preserve"> </w:t>
      </w:r>
    </w:p>
    <w:p w14:paraId="239A1CBD" w14:textId="6A4D33B5" w:rsidR="00806222" w:rsidRDefault="00806222" w:rsidP="00806222"/>
    <w:p w14:paraId="6D58710E" w14:textId="0E2F686C" w:rsidR="00806222" w:rsidRDefault="00806222" w:rsidP="00806222">
      <w:pPr>
        <w:pStyle w:val="Heading3"/>
      </w:pPr>
      <w:r>
        <w:t xml:space="preserve">Metodologia </w:t>
      </w:r>
    </w:p>
    <w:p w14:paraId="4BC5A3E4" w14:textId="60BE8442" w:rsidR="00806222" w:rsidRPr="00806222" w:rsidRDefault="00806222" w:rsidP="00806222">
      <w:proofErr w:type="spellStart"/>
      <w:r>
        <w:t>Semma</w:t>
      </w:r>
      <w:proofErr w:type="spellEnd"/>
      <w:r>
        <w:t xml:space="preserve"> </w:t>
      </w:r>
      <w:proofErr w:type="spellStart"/>
      <w:r>
        <w:t>vs</w:t>
      </w:r>
      <w:proofErr w:type="spellEnd"/>
      <w:r>
        <w:t xml:space="preserve">  </w:t>
      </w:r>
      <w:proofErr w:type="spellStart"/>
      <w:r>
        <w:t>crisp</w:t>
      </w:r>
      <w:proofErr w:type="spellEnd"/>
      <w:r>
        <w:t xml:space="preserve">-dm </w:t>
      </w:r>
    </w:p>
    <w:p w14:paraId="2EC597AC" w14:textId="77777777" w:rsidR="00806222" w:rsidRPr="00806222" w:rsidRDefault="00806222" w:rsidP="00806222"/>
    <w:p w14:paraId="34CFBFCF" w14:textId="20FE39F3" w:rsidR="00130183" w:rsidRDefault="00130183" w:rsidP="00130183"/>
    <w:p w14:paraId="5AF16A58" w14:textId="4A5295BE" w:rsidR="005261A8" w:rsidRDefault="00130183" w:rsidP="005261A8">
      <w:pPr>
        <w:pStyle w:val="Heading3"/>
      </w:pPr>
      <w:bookmarkStart w:id="20" w:name="_Toc61364878"/>
      <w:r>
        <w:t xml:space="preserve">ML </w:t>
      </w:r>
      <w:proofErr w:type="spellStart"/>
      <w:r>
        <w:t>Python</w:t>
      </w:r>
      <w:proofErr w:type="spellEnd"/>
      <w:r>
        <w:t xml:space="preserve"> Packages</w:t>
      </w:r>
      <w:bookmarkEnd w:id="20"/>
      <w:r>
        <w:t xml:space="preserve"> </w:t>
      </w:r>
    </w:p>
    <w:p w14:paraId="0BADFFE4" w14:textId="320EC06D" w:rsidR="005261A8" w:rsidRDefault="005261A8" w:rsidP="005261A8"/>
    <w:p w14:paraId="44494419" w14:textId="20737AEA" w:rsidR="005261A8" w:rsidRDefault="005261A8" w:rsidP="005261A8">
      <w:r>
        <w:t xml:space="preserve">Existe um rico número de bibliotecas de código-fonte aberto disponíveis para facilitar a máquina prática aprendizagem. Estas são principalmente conhecidas como bibliotecas científicas </w:t>
      </w:r>
      <w:proofErr w:type="spellStart"/>
      <w:r>
        <w:t>Python</w:t>
      </w:r>
      <w:proofErr w:type="spellEnd"/>
      <w:r>
        <w:t xml:space="preserve"> e são geralmente postas em uso na execução de tarefas elementares de</w:t>
      </w:r>
      <w:r w:rsidR="00B3762E">
        <w:t xml:space="preserve"> ML</w:t>
      </w:r>
      <w:r>
        <w:t>. A um nível elevado, podemos dividir estas bibliotecas em análise de dados e bibliotecas centrais de aprendizagem de máquinas, com base na sua utilização/fim.</w:t>
      </w:r>
    </w:p>
    <w:p w14:paraId="49C64FFF" w14:textId="1C6C5EF5" w:rsidR="005261A8" w:rsidRDefault="00650DA1" w:rsidP="005261A8">
      <w:r>
        <w:lastRenderedPageBreak/>
        <w:t>Os p</w:t>
      </w:r>
      <w:r w:rsidR="005261A8">
        <w:t>acotes de análise de dados são conjuntos de pacotes que fornecem</w:t>
      </w:r>
      <w:r>
        <w:t xml:space="preserve"> </w:t>
      </w:r>
      <w:r w:rsidR="005261A8">
        <w:t>pacotes matemáticos e funcionalidades científicas que são essenciais para realizar o pré-processamento e transformação de dados.</w:t>
      </w:r>
    </w:p>
    <w:p w14:paraId="7AF8D5BC" w14:textId="47E67E31" w:rsidR="005261A8" w:rsidRDefault="005261A8" w:rsidP="005261A8">
      <w: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Default="00812F8C" w:rsidP="005261A8"/>
    <w:p w14:paraId="76429ABE" w14:textId="77777777" w:rsidR="00812F8C" w:rsidRDefault="00812F8C" w:rsidP="00812F8C">
      <w:r>
        <w:t>Existem quatro pacotes chave que são mais amplamente utilizados para análise de dados.</w:t>
      </w:r>
    </w:p>
    <w:p w14:paraId="74375874" w14:textId="77777777" w:rsidR="00812F8C" w:rsidRDefault="00812F8C" w:rsidP="00812F8C">
      <w:r>
        <w:t xml:space="preserve">- </w:t>
      </w:r>
      <w:proofErr w:type="spellStart"/>
      <w:r>
        <w:t>NumPy</w:t>
      </w:r>
      <w:proofErr w:type="spellEnd"/>
    </w:p>
    <w:p w14:paraId="0A495241" w14:textId="77777777" w:rsidR="00812F8C" w:rsidRDefault="00812F8C" w:rsidP="00812F8C">
      <w:r>
        <w:t xml:space="preserve">- </w:t>
      </w:r>
      <w:proofErr w:type="spellStart"/>
      <w:r>
        <w:t>SciPy</w:t>
      </w:r>
      <w:proofErr w:type="spellEnd"/>
    </w:p>
    <w:p w14:paraId="39E541AF" w14:textId="77777777" w:rsidR="00812F8C" w:rsidRDefault="00812F8C" w:rsidP="00812F8C">
      <w:r>
        <w:t xml:space="preserve">- </w:t>
      </w:r>
      <w:proofErr w:type="spellStart"/>
      <w:r>
        <w:t>Matplotlib</w:t>
      </w:r>
      <w:proofErr w:type="spellEnd"/>
    </w:p>
    <w:p w14:paraId="78CD534F" w14:textId="354393A2" w:rsidR="00812F8C" w:rsidRDefault="00812F8C" w:rsidP="00812F8C">
      <w:r>
        <w:t>- Pandas</w:t>
      </w:r>
    </w:p>
    <w:p w14:paraId="052872BC" w14:textId="77777777" w:rsidR="00812F8C" w:rsidRDefault="00812F8C" w:rsidP="00812F8C">
      <w:r>
        <w:t xml:space="preserve">Pandas, </w:t>
      </w:r>
      <w:proofErr w:type="spellStart"/>
      <w:r>
        <w:t>NumPy</w:t>
      </w:r>
      <w:proofErr w:type="spellEnd"/>
      <w:r>
        <w:t xml:space="preserve">, e </w:t>
      </w:r>
      <w:proofErr w:type="spellStart"/>
      <w:r>
        <w:t>Matplotlib</w:t>
      </w:r>
      <w:proofErr w:type="spellEnd"/>
      <w:r>
        <w:t xml:space="preserve"> desempenham um papel importante e têm o âmbito de utilização em quase todas as tarefas de análise de dados.</w:t>
      </w:r>
    </w:p>
    <w:p w14:paraId="0295B0C2" w14:textId="77777777" w:rsidR="00812F8C" w:rsidRDefault="00812F8C" w:rsidP="00812F8C"/>
    <w:p w14:paraId="0B34450A" w14:textId="074232B3" w:rsidR="00812F8C" w:rsidRDefault="00812F8C" w:rsidP="00812F8C">
      <w:proofErr w:type="spellStart"/>
      <w:r w:rsidRPr="00812F8C">
        <w:t>NumPy</w:t>
      </w:r>
      <w:proofErr w:type="spellEnd"/>
      <w:r w:rsidRPr="00812F8C">
        <w:t xml:space="preserve"> é a biblioteca central para a computação científica em </w:t>
      </w:r>
      <w:proofErr w:type="spellStart"/>
      <w:r w:rsidRPr="00812F8C">
        <w:t>Python</w:t>
      </w:r>
      <w:proofErr w:type="spellEnd"/>
      <w:r w:rsidRPr="00812F8C">
        <w:t xml:space="preserve">. Fornece um objeto de matriz multidimensional de alto desempenho, e ferramentas para trabalhar com estas matrizes. É um sucessor do pacote Numérico. Em 2005, </w:t>
      </w:r>
      <w:proofErr w:type="spellStart"/>
      <w:r w:rsidRPr="00812F8C">
        <w:t>Travis</w:t>
      </w:r>
      <w:proofErr w:type="spellEnd"/>
      <w:r w:rsidRPr="00812F8C">
        <w:t xml:space="preserve"> </w:t>
      </w:r>
      <w:proofErr w:type="spellStart"/>
      <w:r w:rsidRPr="00812F8C">
        <w:t>Oliphant</w:t>
      </w:r>
      <w:proofErr w:type="spellEnd"/>
      <w:r w:rsidRPr="00812F8C">
        <w:t xml:space="preserve"> criou </w:t>
      </w:r>
      <w:proofErr w:type="spellStart"/>
      <w:r w:rsidRPr="00812F8C">
        <w:t>NumPy</w:t>
      </w:r>
      <w:proofErr w:type="spellEnd"/>
      <w:r w:rsidRPr="00812F8C">
        <w:t xml:space="preserve"> ao incorporar características do </w:t>
      </w:r>
      <w:proofErr w:type="spellStart"/>
      <w:r w:rsidRPr="00812F8C">
        <w:t>Numarray</w:t>
      </w:r>
      <w:proofErr w:type="spellEnd"/>
      <w:r w:rsidRPr="00812F8C">
        <w:t xml:space="preserve"> concorrente no </w:t>
      </w:r>
      <w:proofErr w:type="spellStart"/>
      <w:r w:rsidRPr="00812F8C">
        <w:t>Numeric</w:t>
      </w:r>
      <w:proofErr w:type="spellEnd"/>
      <w:r w:rsidRPr="00812F8C">
        <w:t xml:space="preserve">, com extensas modificações. Penso que os conceitos e os exemplos de código em grande medida foram explicados na forma mais simples no seu livro Guide to </w:t>
      </w:r>
      <w:proofErr w:type="spellStart"/>
      <w:r w:rsidRPr="00812F8C">
        <w:t>NumPy</w:t>
      </w:r>
      <w:proofErr w:type="spellEnd"/>
      <w:r w:rsidRPr="00812F8C">
        <w:t xml:space="preserve">. Aqui só vamos olhar para algumas das chaves </w:t>
      </w:r>
      <w:proofErr w:type="spellStart"/>
      <w:r w:rsidRPr="00812F8C">
        <w:t>NumPy</w:t>
      </w:r>
      <w:proofErr w:type="spellEnd"/>
      <w:r w:rsidRPr="00812F8C">
        <w:t xml:space="preserve"> conceitos que são obrigatórios ou bons de conhecer em relevância para a aprendizagem mecânica.</w:t>
      </w:r>
    </w:p>
    <w:p w14:paraId="119FAE55" w14:textId="35EFBA49" w:rsidR="00812F8C" w:rsidRDefault="00812F8C" w:rsidP="00812F8C"/>
    <w:p w14:paraId="48CA6054" w14:textId="490AF0F5" w:rsidR="00812F8C" w:rsidRDefault="00812F8C" w:rsidP="00812F8C">
      <w:proofErr w:type="spellStart"/>
      <w:r w:rsidRPr="00812F8C">
        <w:t>Python</w:t>
      </w:r>
      <w:proofErr w:type="spellEnd"/>
      <w:r w:rsidRPr="00812F8C">
        <w:t xml:space="preserve"> tem sido sempre ótimo para a mistura de dados; no entanto, não foi ótimo para análise em comparação com bases de dados que utilizam </w:t>
      </w:r>
      <w:proofErr w:type="spellStart"/>
      <w:r w:rsidRPr="00812F8C">
        <w:t>frames</w:t>
      </w:r>
      <w:proofErr w:type="spellEnd"/>
      <w:r w:rsidRPr="00812F8C">
        <w:t xml:space="preserve"> de dados SQL ou Excel ou R. Os Pandas são uma fonte aberta Pacote </w:t>
      </w:r>
      <w:proofErr w:type="spellStart"/>
      <w:r w:rsidRPr="00812F8C">
        <w:t>Python</w:t>
      </w:r>
      <w:proofErr w:type="spellEnd"/>
      <w:r w:rsidRPr="00812F8C">
        <w:t xml:space="preserve"> que fornece estruturas de dados rápidas, flexíveis e expressivas, concebidas para fazer trabalhar com dados "relacionais" ou "etiquetados", tanto fáceis como intuitivos. Os Pandas foram desenvolvidos por </w:t>
      </w:r>
      <w:proofErr w:type="spellStart"/>
      <w:r w:rsidRPr="00812F8C">
        <w:t>Wes</w:t>
      </w:r>
      <w:proofErr w:type="spellEnd"/>
      <w:r w:rsidRPr="00812F8C">
        <w:t xml:space="preserve"> </w:t>
      </w:r>
      <w:proofErr w:type="spellStart"/>
      <w:r w:rsidRPr="00812F8C">
        <w:t>McKinney</w:t>
      </w:r>
      <w:proofErr w:type="spellEnd"/>
      <w:r w:rsidRPr="00812F8C">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Default="00812F8C" w:rsidP="00812F8C"/>
    <w:p w14:paraId="29757EDC" w14:textId="77777777" w:rsidR="00812F8C" w:rsidRDefault="00812F8C" w:rsidP="00812F8C"/>
    <w:p w14:paraId="3C274072" w14:textId="3DCAD5B6" w:rsidR="00812F8C" w:rsidRDefault="00812F8C" w:rsidP="00812F8C">
      <w:r>
        <w:t xml:space="preserve">Enquanto que </w:t>
      </w:r>
      <w:proofErr w:type="spellStart"/>
      <w:r>
        <w:t>SciPy</w:t>
      </w:r>
      <w:proofErr w:type="spellEnd"/>
      <w:r>
        <w:t xml:space="preserve"> suplementa a biblioteca </w:t>
      </w:r>
      <w:proofErr w:type="spellStart"/>
      <w:r>
        <w:t>NumPy</w:t>
      </w:r>
      <w:proofErr w:type="spellEnd"/>
      <w:r>
        <w:t xml:space="preserve"> e tem uma variedade de módulos-chave de ciência e engenharia de alto nível, a utilização destas funções, no entanto, depende em grande medida do caso de utilização a caso. </w:t>
      </w:r>
    </w:p>
    <w:p w14:paraId="598F8A49" w14:textId="72B9053B" w:rsidR="00812F8C" w:rsidRDefault="00812F8C" w:rsidP="00812F8C"/>
    <w:p w14:paraId="3F0AAC28" w14:textId="3982E1BC" w:rsidR="00812F8C" w:rsidRDefault="00812F8C" w:rsidP="00812F8C">
      <w:r w:rsidRPr="00812F8C">
        <w:rPr>
          <w:noProof/>
        </w:rPr>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Default="00812F8C" w:rsidP="00812F8C"/>
    <w:p w14:paraId="38E59632" w14:textId="77777777" w:rsidR="00812F8C" w:rsidRDefault="00812F8C" w:rsidP="00812F8C"/>
    <w:p w14:paraId="60ABB375" w14:textId="77777777" w:rsidR="005261A8" w:rsidRPr="005261A8" w:rsidRDefault="005261A8" w:rsidP="005261A8"/>
    <w:p w14:paraId="1490B461" w14:textId="490F6A74" w:rsidR="00130183" w:rsidRDefault="00130183" w:rsidP="00130183">
      <w:pPr>
        <w:pStyle w:val="Heading3"/>
      </w:pPr>
      <w:bookmarkStart w:id="21" w:name="_Toc61364879"/>
      <w:r>
        <w:t>Exploração de dados</w:t>
      </w:r>
      <w:bookmarkEnd w:id="21"/>
      <w:r>
        <w:t xml:space="preserve"> </w:t>
      </w:r>
    </w:p>
    <w:p w14:paraId="6B1036E0" w14:textId="77777777" w:rsidR="00691994" w:rsidRPr="00691994" w:rsidRDefault="00691994" w:rsidP="00691994"/>
    <w:p w14:paraId="54351C6F" w14:textId="77777777" w:rsidR="00130183" w:rsidRPr="00130183" w:rsidRDefault="00130183" w:rsidP="00130183"/>
    <w:p w14:paraId="657FC7CD" w14:textId="77777777" w:rsidR="00130183" w:rsidRPr="00130183" w:rsidRDefault="00130183" w:rsidP="00130183"/>
    <w:p w14:paraId="6356DEB6" w14:textId="7E78E01F" w:rsidR="00EF7055" w:rsidRPr="008017BA" w:rsidRDefault="00CF0D35" w:rsidP="0041755E">
      <w:pPr>
        <w:pStyle w:val="Heading2"/>
        <w:rPr>
          <w:lang w:val="pt-PT"/>
        </w:rPr>
      </w:pPr>
      <w:bookmarkStart w:id="22" w:name="_Toc61364880"/>
      <w:proofErr w:type="spellStart"/>
      <w:r>
        <w:rPr>
          <w:lang w:val="pt-PT"/>
        </w:rPr>
        <w:t>Delirium</w:t>
      </w:r>
      <w:bookmarkEnd w:id="22"/>
      <w:proofErr w:type="spellEnd"/>
      <w:r>
        <w:rPr>
          <w:lang w:val="pt-PT"/>
        </w:rPr>
        <w:t xml:space="preserve"> </w:t>
      </w:r>
    </w:p>
    <w:p w14:paraId="4EF2A2EA" w14:textId="1A262640" w:rsidR="00013985" w:rsidRDefault="00265D69" w:rsidP="00265D69">
      <w:pPr>
        <w:ind w:firstLine="567"/>
        <w:contextualSpacing w:val="0"/>
      </w:pPr>
      <w:r w:rsidRPr="008017BA">
        <w:t>A</w:t>
      </w:r>
      <w:r w:rsidR="004809FC">
        <w:t>.</w:t>
      </w:r>
    </w:p>
    <w:p w14:paraId="541F2899" w14:textId="005F36A5" w:rsidR="00F87379" w:rsidRDefault="00F87379" w:rsidP="00F87379">
      <w:pPr>
        <w:pStyle w:val="Heading3"/>
      </w:pPr>
      <w:bookmarkStart w:id="23" w:name="_Toc61364881"/>
      <w:r>
        <w:t>Definição</w:t>
      </w:r>
      <w:bookmarkEnd w:id="23"/>
      <w:r>
        <w:t xml:space="preserve"> </w:t>
      </w:r>
    </w:p>
    <w:p w14:paraId="5FBFFE74" w14:textId="1C9E0DDD" w:rsidR="00F87379" w:rsidRDefault="00F87379" w:rsidP="00F87379"/>
    <w:p w14:paraId="5052730F" w14:textId="0DC402CC" w:rsidR="00F87379" w:rsidRDefault="00F87379" w:rsidP="00F87379">
      <w:r>
        <w:lastRenderedPageBreak/>
        <w:t xml:space="preserve"> O DSM-5 define o </w:t>
      </w:r>
      <w:proofErr w:type="spellStart"/>
      <w:r w:rsidRPr="00F87379">
        <w:rPr>
          <w:i/>
          <w:iCs/>
        </w:rPr>
        <w:t>delirium</w:t>
      </w:r>
      <w:proofErr w:type="spellEnd"/>
      <w:r>
        <w:t xml:space="preserve"> como uma síndrome caracterizada por uma perturbação do nível de consciência com défice de atenção e distúrbio da cognição ou perceção, ocorridos num curto período de tempo.</w:t>
      </w:r>
    </w:p>
    <w:p w14:paraId="6C7CAB11" w14:textId="77777777" w:rsidR="00F87379" w:rsidRDefault="00F87379" w:rsidP="00F87379"/>
    <w:p w14:paraId="5527B123" w14:textId="6EC37BA8" w:rsidR="00F87379" w:rsidRDefault="00F87379" w:rsidP="00F87379"/>
    <w:p w14:paraId="5C6BC41B" w14:textId="77777777" w:rsidR="00F87379" w:rsidRPr="00F87379" w:rsidRDefault="00F87379" w:rsidP="00F87379"/>
    <w:p w14:paraId="162CE145" w14:textId="52CAD9C0" w:rsidR="00F87379" w:rsidRDefault="00F87379" w:rsidP="00F87379"/>
    <w:p w14:paraId="4B1071BE" w14:textId="50E85B71" w:rsidR="00F87379" w:rsidRDefault="00F87379" w:rsidP="00F87379"/>
    <w:p w14:paraId="4E376F4B" w14:textId="5C2306CF" w:rsidR="00F87379" w:rsidRDefault="00F87379" w:rsidP="00F87379"/>
    <w:p w14:paraId="2A98A3B6" w14:textId="0DBD2D39" w:rsidR="004B6F9F" w:rsidRDefault="004B6F9F" w:rsidP="004B6F9F">
      <w:pPr>
        <w:pStyle w:val="Heading3"/>
      </w:pPr>
      <w:bookmarkStart w:id="24" w:name="_Toc61364882"/>
      <w:r>
        <w:t>Fatores predisponentes</w:t>
      </w:r>
      <w:bookmarkEnd w:id="24"/>
      <w:r>
        <w:t xml:space="preserve"> </w:t>
      </w:r>
    </w:p>
    <w:p w14:paraId="52F0EF49" w14:textId="0018B4BE" w:rsidR="004B6F9F" w:rsidRDefault="004B6F9F" w:rsidP="004B6F9F"/>
    <w:p w14:paraId="196DFB4D" w14:textId="121CECE5" w:rsidR="004B6F9F" w:rsidRDefault="004B6F9F" w:rsidP="004B6F9F">
      <w:pPr>
        <w:rPr>
          <w:lang w:val="pt-BR"/>
        </w:rPr>
      </w:pPr>
      <w:r w:rsidRPr="004B6F9F">
        <w:rPr>
          <w:lang w:val="pt-BR"/>
        </w:rPr>
        <w:t xml:space="preserve">No contexto de internamento hospitalar, pode-se afirmar, de uma forma genérica, que os fatores </w:t>
      </w:r>
      <w:r w:rsidRPr="004B6F9F">
        <w:rPr>
          <w:color w:val="000000" w:themeColor="text1"/>
        </w:rPr>
        <w:t xml:space="preserve">predisponentes correspondem aos </w:t>
      </w:r>
      <w:r w:rsidRPr="00257F68">
        <w:rPr>
          <w:color w:val="000000" w:themeColor="text1"/>
        </w:rPr>
        <w:t>fatores</w:t>
      </w:r>
      <w:r w:rsidRPr="004B6F9F">
        <w:rPr>
          <w:color w:val="000000" w:themeColor="text1"/>
        </w:rPr>
        <w:t xml:space="preserve"> presentes à admissão e, os </w:t>
      </w:r>
      <w:r w:rsidRPr="00257F68">
        <w:rPr>
          <w:color w:val="000000" w:themeColor="text1"/>
        </w:rPr>
        <w:t>fatores precipitantes, aos fatores instalados</w:t>
      </w:r>
      <w:r w:rsidRPr="004B6F9F">
        <w:rPr>
          <w:lang w:val="pt-BR"/>
        </w:rPr>
        <w:t xml:space="preserve"> durante o internamento.[7, 43]</w:t>
      </w:r>
      <w:r w:rsidRPr="004B6F9F">
        <w:t xml:space="preserve"> </w:t>
      </w:r>
      <w:r w:rsidRPr="004B6F9F">
        <w:rPr>
          <w:lang w:val="pt-BR"/>
        </w:rPr>
        <w:t>A proporção de pacientes que desenvolve delirium é</w:t>
      </w:r>
      <w:r>
        <w:rPr>
          <w:lang w:val="pt-BR"/>
        </w:rPr>
        <w:t xml:space="preserve"> </w:t>
      </w:r>
      <w:r w:rsidRPr="004B6F9F">
        <w:rPr>
          <w:lang w:val="pt-BR"/>
        </w:rPr>
        <w:t>diretamente proporcional ao número de fatores de risco presentes à admissão.[2]</w:t>
      </w:r>
    </w:p>
    <w:p w14:paraId="7AB8C802" w14:textId="2EF5AD53" w:rsidR="004B6F9F" w:rsidRDefault="004B6F9F" w:rsidP="004B6F9F">
      <w:pPr>
        <w:rPr>
          <w:lang w:val="pt-BR"/>
        </w:rPr>
      </w:pPr>
      <w:r w:rsidRPr="004B6F9F">
        <w:rPr>
          <w:lang w:val="pt-BR"/>
        </w:rPr>
        <w:t>Os principais fatores predisponentes, identificados de forma consistente em todas as</w:t>
      </w:r>
      <w:r>
        <w:rPr>
          <w:lang w:val="pt-BR"/>
        </w:rPr>
        <w:t xml:space="preserve"> </w:t>
      </w:r>
      <w:r w:rsidRPr="004B6F9F">
        <w:rPr>
          <w:lang w:val="pt-BR"/>
        </w:rPr>
        <w:t xml:space="preserve">populações de doentes, são a idade avançada, a </w:t>
      </w:r>
      <w:proofErr w:type="spellStart"/>
      <w:r w:rsidRPr="004B6F9F">
        <w:rPr>
          <w:lang w:val="pt-BR"/>
        </w:rPr>
        <w:t>pluripatologia</w:t>
      </w:r>
      <w:proofErr w:type="spellEnd"/>
      <w:r w:rsidRPr="004B6F9F">
        <w:rPr>
          <w:lang w:val="pt-BR"/>
        </w:rPr>
        <w:t xml:space="preserve"> e o défice cognitivo,</w:t>
      </w:r>
      <w:r>
        <w:rPr>
          <w:lang w:val="pt-BR"/>
        </w:rPr>
        <w:t xml:space="preserve"> </w:t>
      </w:r>
      <w:r w:rsidRPr="004B6F9F">
        <w:rPr>
          <w:lang w:val="pt-BR"/>
        </w:rPr>
        <w:t>particularmente a demência grave.[6, 7, 15]</w:t>
      </w:r>
    </w:p>
    <w:p w14:paraId="22071AD4" w14:textId="059CEA0C" w:rsidR="004B6F9F" w:rsidRDefault="004B6F9F" w:rsidP="004B6F9F">
      <w:pPr>
        <w:rPr>
          <w:lang w:val="pt-BR"/>
        </w:rPr>
      </w:pPr>
    </w:p>
    <w:p w14:paraId="02384369" w14:textId="5AF58E42" w:rsidR="00BF4E26" w:rsidRDefault="004B6F9F" w:rsidP="00BF4E26">
      <w:pPr>
        <w:pStyle w:val="Heading3"/>
      </w:pPr>
      <w:bookmarkStart w:id="25" w:name="_Toc61364883"/>
      <w:r>
        <w:t>Fatores precipitantes</w:t>
      </w:r>
      <w:bookmarkEnd w:id="25"/>
      <w:r>
        <w:t xml:space="preserve"> </w:t>
      </w:r>
    </w:p>
    <w:p w14:paraId="195F5B76" w14:textId="7A447D67" w:rsidR="00B92AC2" w:rsidRDefault="00B92AC2" w:rsidP="00B92AC2"/>
    <w:p w14:paraId="4BA8B136" w14:textId="03536821" w:rsidR="00B92AC2" w:rsidRPr="00B92AC2" w:rsidRDefault="005B2419" w:rsidP="00B92AC2">
      <w:r w:rsidRPr="005B2419">
        <w:t xml:space="preserve">Os fatores precipitantes (insultos agudos) são aqueles que acionam os mecanismos fisiopatológicos do </w:t>
      </w:r>
      <w:proofErr w:type="spellStart"/>
      <w:r w:rsidRPr="005B2419">
        <w:t>delirium</w:t>
      </w:r>
      <w:proofErr w:type="spellEnd"/>
      <w:r w:rsidRPr="005B2419">
        <w:t>.[2, 33] Os vários fatores precipitantes têm uma contribuição diferente consoante as populações de doentes.[5, 15, 32] As causas mais comuns no idoso incluem fármacos, infeções e alterações laboratoriais, seguidos de eventos cardiovasculares, traumatismos e iatrogenia, sobretudo cirurgia.[2, 5, 33-35]</w:t>
      </w:r>
    </w:p>
    <w:p w14:paraId="485DC523" w14:textId="77777777" w:rsidR="00AA4B78" w:rsidRDefault="00F83B6C" w:rsidP="00AA4B78">
      <w:pPr>
        <w:pStyle w:val="Heading3"/>
      </w:pPr>
      <w:bookmarkStart w:id="26" w:name="_Toc61364884"/>
      <w:proofErr w:type="spellStart"/>
      <w:r w:rsidRPr="00F83B6C">
        <w:t>Delirium</w:t>
      </w:r>
      <w:proofErr w:type="spellEnd"/>
      <w:r w:rsidRPr="00F83B6C">
        <w:t xml:space="preserve"> devido a uma condição médica</w:t>
      </w:r>
      <w:bookmarkEnd w:id="26"/>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4C038C57" w:rsidR="000232C2" w:rsidRDefault="000232C2" w:rsidP="000232C2">
      <w:r>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 mais do que por </w:t>
      </w:r>
      <w:proofErr w:type="spellStart"/>
      <w:r>
        <w:t>metastização</w:t>
      </w:r>
      <w:proofErr w:type="spellEnd"/>
      <w:r>
        <w:t xml:space="preserve"> cerebral.[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lastRenderedPageBreak/>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7" w:name="_Toc61364885"/>
      <w:r>
        <w:t>Clínica</w:t>
      </w:r>
      <w:bookmarkEnd w:id="27"/>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7902C493"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c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w:t>
      </w:r>
      <w:r w:rsidR="00261798">
        <w:lastRenderedPageBreak/>
        <w:t>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8" w:name="_Toc61364886"/>
      <w:r w:rsidRPr="00261798">
        <w:t xml:space="preserve">Subtipos clínicos de </w:t>
      </w:r>
      <w:proofErr w:type="spellStart"/>
      <w:r w:rsidRPr="00261798">
        <w:t>delirium</w:t>
      </w:r>
      <w:bookmarkEnd w:id="28"/>
      <w:proofErr w:type="spellEnd"/>
    </w:p>
    <w:p w14:paraId="6320742E" w14:textId="6F15E22C" w:rsidR="00261798" w:rsidRDefault="00261798" w:rsidP="00261798"/>
    <w:p w14:paraId="3592AD8B" w14:textId="75F30D23" w:rsidR="00261798" w:rsidRDefault="00261798" w:rsidP="00261798">
      <w:r>
        <w:t xml:space="preserve">De acordo com a predominância dos sintomas acima descritos, o episódio de </w:t>
      </w:r>
      <w:proofErr w:type="spellStart"/>
      <w:r>
        <w:t>delirium</w:t>
      </w:r>
      <w:proofErr w:type="spellEnd"/>
      <w:r>
        <w:t xml:space="preserve"> pode ser classificado em: </w:t>
      </w:r>
      <w:proofErr w:type="spellStart"/>
      <w:r>
        <w:t>hiperactivo</w:t>
      </w:r>
      <w:proofErr w:type="spellEnd"/>
      <w:r>
        <w:t xml:space="preserve"> (caracterizado por </w:t>
      </w:r>
      <w:proofErr w:type="spellStart"/>
      <w:r>
        <w:t>hipervigilância</w:t>
      </w:r>
      <w:proofErr w:type="spellEnd"/>
      <w:r>
        <w:t xml:space="preserve">, inquietação, agitação, sintomas psicóticos); </w:t>
      </w:r>
      <w:proofErr w:type="spellStart"/>
      <w:r>
        <w:t>hipoac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29" w:name="_Toc61364887"/>
      <w:r>
        <w:t>Diagnóstico</w:t>
      </w:r>
      <w:bookmarkEnd w:id="29"/>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xml:space="preserve">, a falta de avaliação cognitiva formal como rotina, o curso flutuante, </w:t>
      </w:r>
      <w:r>
        <w:lastRenderedPageBreak/>
        <w:t>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77B90743" w:rsidR="00B742E3" w:rsidRDefault="00B742E3" w:rsidP="00B742E3">
      <w:pPr>
        <w:pStyle w:val="Heading3"/>
      </w:pPr>
      <w:bookmarkStart w:id="30" w:name="_Toc61364888"/>
      <w:r>
        <w:t>Critérios de diagnóstico</w:t>
      </w:r>
      <w:bookmarkEnd w:id="30"/>
      <w:r>
        <w:t xml:space="preserve"> </w:t>
      </w:r>
    </w:p>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51A204CD" w:rsidR="00955DEF" w:rsidRDefault="00955DEF" w:rsidP="00955DEF">
      <w:r>
        <w:lastRenderedPageBreak/>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2FDB1781" w14:textId="0321740D" w:rsidR="00955DEF" w:rsidRDefault="00955DEF" w:rsidP="00955DEF"/>
    <w:p w14:paraId="447C638A" w14:textId="7C9C7739" w:rsidR="00955DEF" w:rsidRDefault="00955DEF" w:rsidP="00955DEF">
      <w:pPr>
        <w:pStyle w:val="Heading3"/>
      </w:pPr>
      <w:bookmarkStart w:id="31" w:name="_Toc61364889"/>
      <w:r>
        <w:t>Prognóstico</w:t>
      </w:r>
      <w:bookmarkEnd w:id="31"/>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2" w:name="_Toc61364890"/>
      <w:r>
        <w:rPr>
          <w:lang w:val="pt-PT"/>
        </w:rPr>
        <w:lastRenderedPageBreak/>
        <w:t>Apresentação do caso de estudo</w:t>
      </w:r>
      <w:bookmarkEnd w:id="32"/>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3" w:name="_Toc61364891"/>
      <w:r>
        <w:rPr>
          <w:lang w:val="pt-PT"/>
        </w:rPr>
        <w:t>Modelação</w:t>
      </w:r>
      <w:bookmarkEnd w:id="33"/>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700E418D" w14:textId="14F7A48C" w:rsidR="004809FC" w:rsidRDefault="004809FC" w:rsidP="006348A1">
      <w:pPr>
        <w:pStyle w:val="Heading1"/>
        <w:tabs>
          <w:tab w:val="clear" w:pos="680"/>
          <w:tab w:val="num" w:pos="567"/>
        </w:tabs>
        <w:ind w:hanging="720"/>
        <w:rPr>
          <w:lang w:val="pt-PT"/>
        </w:rPr>
      </w:pPr>
      <w:bookmarkStart w:id="34" w:name="_Toc61364892"/>
      <w:r w:rsidRPr="008017BA">
        <w:rPr>
          <w:lang w:val="pt-PT"/>
        </w:rPr>
        <w:t>C</w:t>
      </w:r>
      <w:r>
        <w:rPr>
          <w:lang w:val="pt-PT"/>
        </w:rPr>
        <w:t>onclusões</w:t>
      </w:r>
      <w:bookmarkEnd w:id="34"/>
    </w:p>
    <w:p w14:paraId="7B704481" w14:textId="1D010B2B" w:rsidR="006348A1" w:rsidRDefault="006348A1" w:rsidP="006348A1">
      <w:pPr>
        <w:rPr>
          <w:lang w:eastAsia="x-none"/>
        </w:rPr>
      </w:pPr>
    </w:p>
    <w:p w14:paraId="4C161F4D" w14:textId="07BBAD09" w:rsidR="006348A1" w:rsidRDefault="006348A1" w:rsidP="006348A1">
      <w:pPr>
        <w:rPr>
          <w:lang w:eastAsia="x-none"/>
        </w:rPr>
      </w:pPr>
    </w:p>
    <w:p w14:paraId="45E9E080" w14:textId="77777777" w:rsidR="006348A1" w:rsidRPr="006348A1" w:rsidRDefault="006348A1" w:rsidP="006348A1">
      <w:pPr>
        <w:rPr>
          <w:lang w:eastAsia="x-none"/>
        </w:rPr>
      </w:pP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1AC974B6" w14:textId="7D07BDAA" w:rsidR="00960B91" w:rsidRPr="008017BA" w:rsidRDefault="00FA10D4" w:rsidP="009E374E">
      <w:pPr>
        <w:pStyle w:val="Heading1"/>
        <w:numPr>
          <w:ilvl w:val="0"/>
          <w:numId w:val="0"/>
        </w:numPr>
        <w:rPr>
          <w:lang w:val="pt-PT"/>
        </w:rPr>
      </w:pPr>
      <w:bookmarkStart w:id="35" w:name="_Toc61364893"/>
      <w:r w:rsidRPr="008017BA">
        <w:rPr>
          <w:lang w:val="pt-PT"/>
        </w:rPr>
        <w:lastRenderedPageBreak/>
        <w:t>Bibliog</w:t>
      </w:r>
      <w:r w:rsidR="00F56D13">
        <w:rPr>
          <w:lang w:val="pt-PT"/>
        </w:rPr>
        <w:t>rafia</w:t>
      </w:r>
      <w:bookmarkEnd w:id="35"/>
    </w:p>
    <w:p w14:paraId="7AA6D0F3" w14:textId="4E558583" w:rsidR="00FA10D4" w:rsidRDefault="00FA10D4" w:rsidP="0017273A">
      <w:pPr>
        <w:widowControl w:val="0"/>
        <w:autoSpaceDE w:val="0"/>
        <w:autoSpaceDN w:val="0"/>
        <w:adjustRightInd w:val="0"/>
        <w:spacing w:after="240" w:line="240" w:lineRule="auto"/>
        <w:ind w:left="480" w:hanging="480"/>
        <w:rPr>
          <w:highlight w:val="yellow"/>
        </w:rPr>
      </w:pPr>
      <w:r w:rsidRPr="008017BA">
        <w:rPr>
          <w:highlight w:val="yellow"/>
        </w:rPr>
        <w:t>[utilizar preferencialmente uma aplicação de gestão de referências</w:t>
      </w:r>
      <w:r w:rsidR="00F56D13">
        <w:rPr>
          <w:highlight w:val="yellow"/>
        </w:rPr>
        <w:t xml:space="preserve"> bibliográficas</w:t>
      </w:r>
      <w:r w:rsidRPr="008017BA">
        <w:rPr>
          <w:highlight w:val="yellow"/>
        </w:rPr>
        <w:t xml:space="preserve">, e.g., </w:t>
      </w:r>
      <w:proofErr w:type="spellStart"/>
      <w:r w:rsidRPr="008017BA">
        <w:rPr>
          <w:highlight w:val="yellow"/>
        </w:rPr>
        <w:t>mendeley</w:t>
      </w:r>
      <w:proofErr w:type="spellEnd"/>
      <w:r w:rsidRPr="008017BA">
        <w:rPr>
          <w:highlight w:val="yellow"/>
        </w:rPr>
        <w:t>]</w:t>
      </w:r>
    </w:p>
    <w:p w14:paraId="2FA068E6" w14:textId="031F033D" w:rsidR="0012661F" w:rsidRPr="006348A1" w:rsidRDefault="00D92F42" w:rsidP="0012661F">
      <w:pPr>
        <w:widowControl w:val="0"/>
        <w:autoSpaceDE w:val="0"/>
        <w:autoSpaceDN w:val="0"/>
        <w:adjustRightInd w:val="0"/>
        <w:spacing w:after="240" w:line="240" w:lineRule="auto"/>
        <w:ind w:left="480" w:hanging="480"/>
        <w:rPr>
          <w:noProof/>
          <w:lang w:val="en-GB"/>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0012661F" w:rsidRPr="006348A1">
        <w:rPr>
          <w:noProof/>
          <w:lang w:val="en-GB"/>
        </w:rPr>
        <w:t xml:space="preserve">American Psychiatric Association. (2013). </w:t>
      </w:r>
      <w:r w:rsidR="0012661F" w:rsidRPr="006348A1">
        <w:rPr>
          <w:i/>
          <w:iCs/>
          <w:noProof/>
          <w:lang w:val="en-GB"/>
        </w:rPr>
        <w:t>Diagnostic and statistical manual of mental disorders - DSM-5</w:t>
      </w:r>
      <w:r w:rsidR="0012661F" w:rsidRPr="006348A1">
        <w:rPr>
          <w:noProof/>
          <w:lang w:val="en-GB"/>
        </w:rPr>
        <w:t xml:space="preserve">. </w:t>
      </w:r>
      <w:r w:rsidR="0012661F" w:rsidRPr="006348A1">
        <w:rPr>
          <w:i/>
          <w:iCs/>
          <w:noProof/>
          <w:lang w:val="en-GB"/>
        </w:rPr>
        <w:t>Pediatria Integral</w:t>
      </w:r>
      <w:r w:rsidR="0012661F" w:rsidRPr="006348A1">
        <w:rPr>
          <w:noProof/>
          <w:lang w:val="en-GB"/>
        </w:rPr>
        <w:t xml:space="preserve"> (fifth, Vol. 17).</w:t>
      </w:r>
    </w:p>
    <w:p w14:paraId="37E4FBA6"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Inouye, S. K., Westendorp, R. G. J., &amp; Saczynski, J. S. (2014). Delirium in elderly people. </w:t>
      </w:r>
      <w:r w:rsidRPr="006348A1">
        <w:rPr>
          <w:i/>
          <w:iCs/>
          <w:noProof/>
          <w:lang w:val="en-GB"/>
        </w:rPr>
        <w:t>The Lancet</w:t>
      </w:r>
      <w:r w:rsidRPr="006348A1">
        <w:rPr>
          <w:noProof/>
          <w:lang w:val="en-GB"/>
        </w:rPr>
        <w:t xml:space="preserve">, </w:t>
      </w:r>
      <w:r w:rsidRPr="006348A1">
        <w:rPr>
          <w:i/>
          <w:iCs/>
          <w:noProof/>
          <w:lang w:val="en-GB"/>
        </w:rPr>
        <w:t>383</w:t>
      </w:r>
      <w:r w:rsidRPr="006348A1">
        <w:rPr>
          <w:noProof/>
          <w:lang w:val="en-GB"/>
        </w:rPr>
        <w:t>(9920), 911–922. https://doi.org/10.1016/S0140-6736(13)60688-1</w:t>
      </w:r>
    </w:p>
    <w:p w14:paraId="6696DCB4"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Michaud, L., Büla, C., Berney, A., Camus, V., Voellinger, R., Stiefel, F., &amp; Burnand, B. (2007). Delirium: Guidelines for general hospitals. </w:t>
      </w:r>
      <w:r w:rsidRPr="006348A1">
        <w:rPr>
          <w:i/>
          <w:iCs/>
          <w:noProof/>
          <w:lang w:val="en-GB"/>
        </w:rPr>
        <w:t>Journal of Psychosomatic Research</w:t>
      </w:r>
      <w:r w:rsidRPr="006348A1">
        <w:rPr>
          <w:noProof/>
          <w:lang w:val="en-GB"/>
        </w:rPr>
        <w:t xml:space="preserve">, </w:t>
      </w:r>
      <w:r w:rsidRPr="006348A1">
        <w:rPr>
          <w:i/>
          <w:iCs/>
          <w:noProof/>
          <w:lang w:val="en-GB"/>
        </w:rPr>
        <w:t>62</w:t>
      </w:r>
      <w:r w:rsidRPr="006348A1">
        <w:rPr>
          <w:noProof/>
          <w:lang w:val="en-GB"/>
        </w:rPr>
        <w:t>(3), 371–383. https://doi.org/10.1016/j.jpsychores.2006.10.004</w:t>
      </w:r>
    </w:p>
    <w:p w14:paraId="449DD795"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Salluh, J. I. F., Wang, H., Schneider, E. B., Nagaraja, N., Yenokyan, G., Damluji, A., … Stevens, R. D. (2015). Outcome of delirium in critically ill patients: Systematic review and meta-analysis. </w:t>
      </w:r>
      <w:r w:rsidRPr="006348A1">
        <w:rPr>
          <w:i/>
          <w:iCs/>
          <w:noProof/>
          <w:lang w:val="en-GB"/>
        </w:rPr>
        <w:t>BMJ (Online)</w:t>
      </w:r>
      <w:r w:rsidRPr="006348A1">
        <w:rPr>
          <w:noProof/>
          <w:lang w:val="en-GB"/>
        </w:rPr>
        <w:t xml:space="preserve">, </w:t>
      </w:r>
      <w:r w:rsidRPr="006348A1">
        <w:rPr>
          <w:i/>
          <w:iCs/>
          <w:noProof/>
          <w:lang w:val="en-GB"/>
        </w:rPr>
        <w:t>350</w:t>
      </w:r>
      <w:r w:rsidRPr="006348A1">
        <w:rPr>
          <w:noProof/>
          <w:lang w:val="en-GB"/>
        </w:rPr>
        <w:t>, 1–10. https://doi.org/10.1136/bmj.h2538</w:t>
      </w:r>
    </w:p>
    <w:p w14:paraId="76644212"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Samuel, A. L. (1959). Some Studies in Machine Learning. </w:t>
      </w:r>
      <w:r w:rsidRPr="006348A1">
        <w:rPr>
          <w:i/>
          <w:iCs/>
          <w:noProof/>
          <w:lang w:val="en-GB"/>
        </w:rPr>
        <w:t>IBM Journal of Research and Development</w:t>
      </w:r>
      <w:r w:rsidRPr="006348A1">
        <w:rPr>
          <w:noProof/>
          <w:lang w:val="en-GB"/>
        </w:rPr>
        <w:t xml:space="preserve">, </w:t>
      </w:r>
      <w:r w:rsidRPr="006348A1">
        <w:rPr>
          <w:i/>
          <w:iCs/>
          <w:noProof/>
          <w:lang w:val="en-GB"/>
        </w:rPr>
        <w:t>3</w:t>
      </w:r>
      <w:r w:rsidRPr="006348A1">
        <w:rPr>
          <w:noProof/>
          <w:lang w:val="en-GB"/>
        </w:rPr>
        <w:t>(3), 210–229. Retrieved from https://ieeexplore.ieee.org/stamp/stamp.jsp?tp=&amp;arnumber=5392560</w:t>
      </w:r>
    </w:p>
    <w:p w14:paraId="7F47AFA9"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Van Eijk, M. M. J., Van Marum, R. J., Klijn, I. A. M., De Wit, N., Kesecioglu, J., &amp; Slooter, A. J. C. (2009). Comparison of delirium assessment tools in a mixed intensive care unit. </w:t>
      </w:r>
      <w:r w:rsidRPr="006348A1">
        <w:rPr>
          <w:i/>
          <w:iCs/>
          <w:noProof/>
          <w:lang w:val="en-GB"/>
        </w:rPr>
        <w:t>Critical Care Medicine</w:t>
      </w:r>
      <w:r w:rsidRPr="006348A1">
        <w:rPr>
          <w:noProof/>
          <w:lang w:val="en-GB"/>
        </w:rPr>
        <w:t xml:space="preserve">, </w:t>
      </w:r>
      <w:r w:rsidRPr="006348A1">
        <w:rPr>
          <w:i/>
          <w:iCs/>
          <w:noProof/>
          <w:lang w:val="en-GB"/>
        </w:rPr>
        <w:t>37</w:t>
      </w:r>
      <w:r w:rsidRPr="006348A1">
        <w:rPr>
          <w:noProof/>
          <w:lang w:val="en-GB"/>
        </w:rPr>
        <w:t>(6), 1881–1885. https://doi.org/10.1097/CCM.0b013e3181a00118</w:t>
      </w:r>
    </w:p>
    <w:p w14:paraId="7C2AE1CC" w14:textId="77777777" w:rsidR="0012661F" w:rsidRPr="006348A1" w:rsidRDefault="0012661F" w:rsidP="0012661F">
      <w:pPr>
        <w:widowControl w:val="0"/>
        <w:autoSpaceDE w:val="0"/>
        <w:autoSpaceDN w:val="0"/>
        <w:adjustRightInd w:val="0"/>
        <w:spacing w:after="240" w:line="240" w:lineRule="auto"/>
        <w:ind w:left="480" w:hanging="480"/>
        <w:rPr>
          <w:noProof/>
          <w:lang w:val="en-GB"/>
        </w:rPr>
      </w:pPr>
      <w:r w:rsidRPr="006348A1">
        <w:rPr>
          <w:noProof/>
          <w:lang w:val="en-GB"/>
        </w:rPr>
        <w:t xml:space="preserve">Wilson, J. E., Mart, M. F., Cunningham, C., Shehabi, Y., Girard, T. D., MacLullich, A. M. J., … Ely, E. W. (2020). Delirium. </w:t>
      </w:r>
      <w:r w:rsidRPr="006348A1">
        <w:rPr>
          <w:i/>
          <w:iCs/>
          <w:noProof/>
          <w:lang w:val="en-GB"/>
        </w:rPr>
        <w:t>Nature Reviews Disease Primers</w:t>
      </w:r>
      <w:r w:rsidRPr="006348A1">
        <w:rPr>
          <w:noProof/>
          <w:lang w:val="en-GB"/>
        </w:rPr>
        <w:t xml:space="preserve">, </w:t>
      </w:r>
      <w:r w:rsidRPr="006348A1">
        <w:rPr>
          <w:i/>
          <w:iCs/>
          <w:noProof/>
          <w:lang w:val="en-GB"/>
        </w:rPr>
        <w:t>6</w:t>
      </w:r>
      <w:r w:rsidRPr="006348A1">
        <w:rPr>
          <w:noProof/>
          <w:lang w:val="en-GB"/>
        </w:rPr>
        <w:t>(1). https://doi.org/10.1038/s41572-020-00223-4</w:t>
      </w:r>
    </w:p>
    <w:p w14:paraId="1425559C" w14:textId="77777777" w:rsidR="0012661F" w:rsidRPr="0012661F" w:rsidRDefault="0012661F" w:rsidP="0012661F">
      <w:pPr>
        <w:widowControl w:val="0"/>
        <w:autoSpaceDE w:val="0"/>
        <w:autoSpaceDN w:val="0"/>
        <w:adjustRightInd w:val="0"/>
        <w:spacing w:after="240" w:line="240" w:lineRule="auto"/>
        <w:ind w:left="480" w:hanging="480"/>
        <w:rPr>
          <w:noProof/>
        </w:rPr>
      </w:pPr>
      <w:r w:rsidRPr="006348A1">
        <w:rPr>
          <w:noProof/>
          <w:lang w:val="en-GB"/>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12661F">
        <w:rPr>
          <w:i/>
          <w:iCs/>
          <w:noProof/>
        </w:rPr>
        <w:t>JAMA Network Open</w:t>
      </w:r>
      <w:r w:rsidRPr="0012661F">
        <w:rPr>
          <w:noProof/>
        </w:rPr>
        <w:t xml:space="preserve">, </w:t>
      </w:r>
      <w:r w:rsidRPr="0012661F">
        <w:rPr>
          <w:i/>
          <w:iCs/>
          <w:noProof/>
        </w:rPr>
        <w:t>1</w:t>
      </w:r>
      <w:r w:rsidRPr="0012661F">
        <w:rPr>
          <w:noProof/>
        </w:rPr>
        <w:t>(4), e181018. https://doi.org/10.1001/jamanetworkopen.2018.1018</w:t>
      </w:r>
    </w:p>
    <w:p w14:paraId="41EFD007" w14:textId="7751F6F1" w:rsidR="00D92F42" w:rsidRDefault="00D92F42" w:rsidP="0012661F">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36" w:name="_Hlk23718301"/>
      <w:bookmarkStart w:id="37" w:name="_Toc61364894"/>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6"/>
      <w:r w:rsidR="00E13EF4" w:rsidRPr="008017BA">
        <w:rPr>
          <w:lang w:val="pt-PT"/>
        </w:rPr>
        <w:t>Título do Apêndice</w:t>
      </w:r>
      <w:bookmarkEnd w:id="37"/>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8" w:name="_Toc61364895"/>
      <w:r w:rsidRPr="008017BA">
        <w:rPr>
          <w:lang w:val="pt-PT"/>
        </w:rPr>
        <w:lastRenderedPageBreak/>
        <w:t>Anexo I –</w:t>
      </w:r>
      <w:r w:rsidR="00E13EF4" w:rsidRPr="008017BA">
        <w:rPr>
          <w:lang w:val="pt-PT"/>
        </w:rPr>
        <w:t xml:space="preserve"> Título do Anexo</w:t>
      </w:r>
      <w:bookmarkEnd w:id="38"/>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E2F55C" w14:textId="77777777" w:rsidR="006348A1" w:rsidRDefault="006348A1" w:rsidP="00E21F02">
      <w:r>
        <w:separator/>
      </w:r>
    </w:p>
  </w:endnote>
  <w:endnote w:type="continuationSeparator" w:id="0">
    <w:p w14:paraId="562EF9D7" w14:textId="77777777" w:rsidR="006348A1" w:rsidRDefault="006348A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6348A1" w:rsidRDefault="006348A1"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6348A1" w:rsidRDefault="006348A1"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6348A1" w:rsidRDefault="006348A1"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6348A1" w:rsidRPr="00060544" w:rsidRDefault="006348A1"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6348A1" w:rsidRPr="00B8662F" w:rsidRDefault="006348A1"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6348A1" w:rsidRDefault="006348A1" w:rsidP="00F40266">
    <w:pPr>
      <w:pStyle w:val="Footer"/>
      <w:framePr w:wrap="none" w:vAnchor="text" w:hAnchor="margin" w:xAlign="outside" w:y="1"/>
      <w:rPr>
        <w:rStyle w:val="PageNumber"/>
      </w:rPr>
    </w:pPr>
  </w:p>
  <w:p w14:paraId="5C5DA93B" w14:textId="77777777" w:rsidR="006348A1" w:rsidRDefault="006348A1"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6348A1" w:rsidRDefault="006348A1"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6348A1" w:rsidRPr="00060544" w:rsidRDefault="006348A1"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6348A1" w:rsidRPr="00060544" w:rsidRDefault="006348A1"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BB9422" w14:textId="77777777" w:rsidR="006348A1" w:rsidRDefault="006348A1" w:rsidP="00E21F02">
      <w:r>
        <w:separator/>
      </w:r>
    </w:p>
  </w:footnote>
  <w:footnote w:type="continuationSeparator" w:id="0">
    <w:p w14:paraId="1C725A19" w14:textId="77777777" w:rsidR="006348A1" w:rsidRDefault="006348A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61F"/>
    <w:rsid w:val="00126AA9"/>
    <w:rsid w:val="00127805"/>
    <w:rsid w:val="00130183"/>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60C"/>
    <w:rsid w:val="00286D81"/>
    <w:rsid w:val="0028731C"/>
    <w:rsid w:val="00290438"/>
    <w:rsid w:val="00290A8A"/>
    <w:rsid w:val="00290F27"/>
    <w:rsid w:val="0029129C"/>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E4B"/>
    <w:rsid w:val="004E026D"/>
    <w:rsid w:val="004E174F"/>
    <w:rsid w:val="004E1891"/>
    <w:rsid w:val="004E286C"/>
    <w:rsid w:val="004E2C7A"/>
    <w:rsid w:val="004E33FD"/>
    <w:rsid w:val="004E3958"/>
    <w:rsid w:val="004E40BC"/>
    <w:rsid w:val="004E565A"/>
    <w:rsid w:val="004E56E1"/>
    <w:rsid w:val="004E6F59"/>
    <w:rsid w:val="004E7606"/>
    <w:rsid w:val="004E78D4"/>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4587"/>
    <w:rsid w:val="00545BC1"/>
    <w:rsid w:val="00545C21"/>
    <w:rsid w:val="005465ED"/>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2EC8"/>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AC6"/>
    <w:rsid w:val="00616189"/>
    <w:rsid w:val="0061674D"/>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FDA"/>
    <w:rsid w:val="00633143"/>
    <w:rsid w:val="00633A9F"/>
    <w:rsid w:val="00633DA6"/>
    <w:rsid w:val="006348A1"/>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9011C"/>
    <w:rsid w:val="006901E3"/>
    <w:rsid w:val="00691994"/>
    <w:rsid w:val="0069249D"/>
    <w:rsid w:val="0069382E"/>
    <w:rsid w:val="00693A82"/>
    <w:rsid w:val="0069613D"/>
    <w:rsid w:val="00696C85"/>
    <w:rsid w:val="00696E51"/>
    <w:rsid w:val="00697802"/>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64AC"/>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3329"/>
    <w:rsid w:val="00803B59"/>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62E3"/>
    <w:rsid w:val="008E669F"/>
    <w:rsid w:val="008E75C8"/>
    <w:rsid w:val="008E7819"/>
    <w:rsid w:val="008E7FB1"/>
    <w:rsid w:val="008F0035"/>
    <w:rsid w:val="008F01FE"/>
    <w:rsid w:val="008F0B42"/>
    <w:rsid w:val="008F38B8"/>
    <w:rsid w:val="008F3C3B"/>
    <w:rsid w:val="008F79C7"/>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6090"/>
    <w:rsid w:val="00B36C56"/>
    <w:rsid w:val="00B37496"/>
    <w:rsid w:val="00B3762E"/>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3C6C"/>
    <w:rsid w:val="00BE50F9"/>
    <w:rsid w:val="00BE5DD1"/>
    <w:rsid w:val="00BE5F97"/>
    <w:rsid w:val="00BE76A3"/>
    <w:rsid w:val="00BF0A2D"/>
    <w:rsid w:val="00BF0C84"/>
    <w:rsid w:val="00BF184F"/>
    <w:rsid w:val="00BF1BB7"/>
    <w:rsid w:val="00BF2305"/>
    <w:rsid w:val="00BF2634"/>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41D9"/>
    <w:rsid w:val="00D5429E"/>
    <w:rsid w:val="00D5454E"/>
    <w:rsid w:val="00D548FB"/>
    <w:rsid w:val="00D5506A"/>
    <w:rsid w:val="00D55301"/>
    <w:rsid w:val="00D56570"/>
    <w:rsid w:val="00D56DB0"/>
    <w:rsid w:val="00D56E40"/>
    <w:rsid w:val="00D5708A"/>
    <w:rsid w:val="00D614A7"/>
    <w:rsid w:val="00D61CB0"/>
    <w:rsid w:val="00D62557"/>
    <w:rsid w:val="00D62659"/>
    <w:rsid w:val="00D62859"/>
    <w:rsid w:val="00D628BA"/>
    <w:rsid w:val="00D63933"/>
    <w:rsid w:val="00D63A65"/>
    <w:rsid w:val="00D6479E"/>
    <w:rsid w:val="00D65FE6"/>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9C9"/>
    <w:rsid w:val="00DC7316"/>
    <w:rsid w:val="00DC7398"/>
    <w:rsid w:val="00DC7FB8"/>
    <w:rsid w:val="00DD0036"/>
    <w:rsid w:val="00DD105C"/>
    <w:rsid w:val="00DD3148"/>
    <w:rsid w:val="00DD3718"/>
    <w:rsid w:val="00DD379A"/>
    <w:rsid w:val="00DD37B8"/>
    <w:rsid w:val="00DD42FC"/>
    <w:rsid w:val="00DD4D39"/>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99C"/>
    <w:rsid w:val="00DF3B98"/>
    <w:rsid w:val="00DF51A6"/>
    <w:rsid w:val="00DF596A"/>
    <w:rsid w:val="00DF6712"/>
    <w:rsid w:val="00DF6CB6"/>
    <w:rsid w:val="00DF7C2A"/>
    <w:rsid w:val="00E0246C"/>
    <w:rsid w:val="00E04156"/>
    <w:rsid w:val="00E046B3"/>
    <w:rsid w:val="00E0561F"/>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860"/>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EF1"/>
    <w:rsid w:val="00E61141"/>
    <w:rsid w:val="00E615D9"/>
    <w:rsid w:val="00E623CE"/>
    <w:rsid w:val="00E65C9E"/>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A2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BF5"/>
    <w:rsid w:val="00F26751"/>
    <w:rsid w:val="00F2711E"/>
    <w:rsid w:val="00F27442"/>
    <w:rsid w:val="00F27E77"/>
    <w:rsid w:val="00F30BAA"/>
    <w:rsid w:val="00F31A3F"/>
    <w:rsid w:val="00F32451"/>
    <w:rsid w:val="00F3253A"/>
    <w:rsid w:val="00F32E4F"/>
    <w:rsid w:val="00F32FE6"/>
    <w:rsid w:val="00F33494"/>
    <w:rsid w:val="00F335EC"/>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5C31"/>
    <w:rsid w:val="00FC6178"/>
    <w:rsid w:val="00FC69FE"/>
    <w:rsid w:val="00FC6A55"/>
    <w:rsid w:val="00FC7BBE"/>
    <w:rsid w:val="00FD11CB"/>
    <w:rsid w:val="00FD1569"/>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36</Pages>
  <Words>5217</Words>
  <Characters>58597</Characters>
  <Application>Microsoft Office Word</Application>
  <DocSecurity>0</DocSecurity>
  <Lines>488</Lines>
  <Paragraphs>12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6368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9</cp:revision>
  <cp:lastPrinted>2019-11-17T02:46:00Z</cp:lastPrinted>
  <dcterms:created xsi:type="dcterms:W3CDTF">2021-01-05T14:37:00Z</dcterms:created>
  <dcterms:modified xsi:type="dcterms:W3CDTF">2021-03-15T18: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